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2B1F" w:rsidRPr="002D21F6" w:rsidRDefault="00C81074" w:rsidP="00077276">
      <w:pPr>
        <w:pStyle w:val="1"/>
        <w:rPr>
          <w:color w:val="auto"/>
        </w:rPr>
      </w:pPr>
      <w:r w:rsidRPr="002D21F6">
        <w:rPr>
          <w:color w:val="auto"/>
        </w:rPr>
        <w:t xml:space="preserve">MUSTv2: an improved </w:t>
      </w:r>
      <w:r w:rsidRPr="002D21F6">
        <w:rPr>
          <w:i/>
          <w:color w:val="auto"/>
        </w:rPr>
        <w:t>de novo</w:t>
      </w:r>
      <w:r w:rsidRPr="002D21F6">
        <w:rPr>
          <w:color w:val="auto"/>
        </w:rPr>
        <w:t xml:space="preserve"> detection</w:t>
      </w:r>
      <w:r w:rsidR="007E6E50" w:rsidRPr="002D21F6">
        <w:rPr>
          <w:color w:val="auto"/>
        </w:rPr>
        <w:t xml:space="preserve"> program for recently active mi</w:t>
      </w:r>
      <w:r w:rsidRPr="002D21F6">
        <w:rPr>
          <w:color w:val="auto"/>
        </w:rPr>
        <w:t>niature inverted repeat transposable elements (MITEs)</w:t>
      </w:r>
    </w:p>
    <w:p w:rsidR="00C259E2" w:rsidRPr="002D21F6" w:rsidRDefault="00423724" w:rsidP="00C259E2">
      <w:pPr>
        <w:pStyle w:val="Authorname"/>
        <w:rPr>
          <w:rFonts w:ascii="Times New Roman" w:hAnsi="Times New Roman"/>
          <w:sz w:val="24"/>
          <w:szCs w:val="24"/>
          <w:lang w:eastAsia="zh-CN"/>
        </w:rPr>
      </w:pPr>
      <w:r w:rsidRPr="002D21F6">
        <w:rPr>
          <w:rFonts w:ascii="Times New Roman" w:hAnsi="Times New Roman"/>
          <w:sz w:val="24"/>
          <w:szCs w:val="24"/>
          <w:lang w:eastAsia="zh-CN"/>
        </w:rPr>
        <w:t>Ruiquan Ge</w:t>
      </w:r>
      <w:r w:rsidRPr="002D21F6">
        <w:rPr>
          <w:rFonts w:ascii="Times New Roman" w:hAnsi="Times New Roman"/>
          <w:sz w:val="24"/>
          <w:szCs w:val="24"/>
          <w:vertAlign w:val="superscript"/>
          <w:lang w:eastAsia="zh-CN"/>
        </w:rPr>
        <w:t>1,</w:t>
      </w:r>
      <w:r w:rsidRPr="002D21F6">
        <w:rPr>
          <w:rFonts w:ascii="Times New Roman" w:hAnsi="Times New Roman"/>
          <w:sz w:val="24"/>
          <w:szCs w:val="24"/>
          <w:vertAlign w:val="superscript"/>
        </w:rPr>
        <w:t>*</w:t>
      </w:r>
      <w:r w:rsidRPr="002D21F6">
        <w:rPr>
          <w:rFonts w:ascii="Times New Roman" w:hAnsi="Times New Roman"/>
          <w:sz w:val="24"/>
          <w:szCs w:val="24"/>
        </w:rPr>
        <w:t xml:space="preserve">, </w:t>
      </w:r>
      <w:r w:rsidR="00C259E2" w:rsidRPr="002D21F6">
        <w:rPr>
          <w:rFonts w:ascii="Times New Roman" w:hAnsi="Times New Roman"/>
          <w:sz w:val="24"/>
          <w:szCs w:val="24"/>
        </w:rPr>
        <w:t>Guoqin Mai</w:t>
      </w:r>
      <w:r w:rsidR="00BA7DE4" w:rsidRPr="002D21F6">
        <w:rPr>
          <w:rFonts w:ascii="Times New Roman" w:hAnsi="Times New Roman"/>
          <w:sz w:val="24"/>
          <w:szCs w:val="24"/>
          <w:vertAlign w:val="superscript"/>
        </w:rPr>
        <w:t>2</w:t>
      </w:r>
      <w:r w:rsidR="00C259E2" w:rsidRPr="002D21F6">
        <w:rPr>
          <w:rFonts w:ascii="Times New Roman" w:hAnsi="Times New Roman"/>
          <w:sz w:val="24"/>
          <w:szCs w:val="24"/>
          <w:vertAlign w:val="superscript"/>
        </w:rPr>
        <w:t>,*</w:t>
      </w:r>
      <w:r w:rsidR="00C259E2" w:rsidRPr="002D21F6">
        <w:rPr>
          <w:rFonts w:ascii="Times New Roman" w:hAnsi="Times New Roman"/>
          <w:sz w:val="24"/>
          <w:szCs w:val="24"/>
        </w:rPr>
        <w:t xml:space="preserve">, </w:t>
      </w:r>
      <w:r w:rsidRPr="002D21F6">
        <w:rPr>
          <w:rFonts w:ascii="Times New Roman" w:hAnsi="Times New Roman"/>
          <w:sz w:val="24"/>
          <w:szCs w:val="24"/>
        </w:rPr>
        <w:t>Ruochi Zhang</w:t>
      </w:r>
      <w:r w:rsidRPr="002D21F6">
        <w:rPr>
          <w:rFonts w:ascii="Times New Roman" w:hAnsi="Times New Roman"/>
          <w:sz w:val="24"/>
          <w:szCs w:val="24"/>
          <w:vertAlign w:val="superscript"/>
        </w:rPr>
        <w:t>3,*</w:t>
      </w:r>
      <w:r w:rsidRPr="002D21F6">
        <w:rPr>
          <w:rFonts w:ascii="Times New Roman" w:hAnsi="Times New Roman"/>
          <w:sz w:val="24"/>
          <w:szCs w:val="24"/>
        </w:rPr>
        <w:t xml:space="preserve">, </w:t>
      </w:r>
      <w:r w:rsidR="00C259E2" w:rsidRPr="002D21F6">
        <w:rPr>
          <w:rFonts w:ascii="Times New Roman" w:hAnsi="Times New Roman"/>
          <w:sz w:val="24"/>
          <w:szCs w:val="24"/>
        </w:rPr>
        <w:t>Fengfeng Zhou</w:t>
      </w:r>
      <w:r w:rsidRPr="002D21F6">
        <w:rPr>
          <w:rFonts w:ascii="Times New Roman" w:hAnsi="Times New Roman"/>
          <w:sz w:val="24"/>
          <w:szCs w:val="24"/>
          <w:vertAlign w:val="superscript"/>
        </w:rPr>
        <w:t>3</w:t>
      </w:r>
      <w:r w:rsidR="00C259E2" w:rsidRPr="002D21F6">
        <w:rPr>
          <w:rFonts w:ascii="Times New Roman" w:hAnsi="Times New Roman"/>
          <w:sz w:val="24"/>
          <w:szCs w:val="24"/>
          <w:vertAlign w:val="superscript"/>
        </w:rPr>
        <w:t>,</w:t>
      </w:r>
      <w:r w:rsidR="00C259E2" w:rsidRPr="002D21F6">
        <w:rPr>
          <w:rFonts w:ascii="Times New Roman" w:hAnsi="Times New Roman"/>
          <w:bCs/>
          <w:sz w:val="24"/>
          <w:szCs w:val="24"/>
          <w:vertAlign w:val="superscript"/>
        </w:rPr>
        <w:t>#</w:t>
      </w:r>
      <w:r w:rsidR="00C259E2" w:rsidRPr="002D21F6">
        <w:rPr>
          <w:rFonts w:ascii="Times New Roman" w:hAnsi="Times New Roman"/>
          <w:sz w:val="24"/>
          <w:szCs w:val="24"/>
        </w:rPr>
        <w:t>.</w:t>
      </w:r>
    </w:p>
    <w:p w:rsidR="00E53928" w:rsidRPr="002D21F6" w:rsidRDefault="00E53928" w:rsidP="00C259E2">
      <w:pPr>
        <w:pStyle w:val="Authorname"/>
        <w:rPr>
          <w:rFonts w:ascii="Times New Roman" w:hAnsi="Times New Roman"/>
          <w:sz w:val="24"/>
          <w:szCs w:val="24"/>
          <w:lang w:eastAsia="zh-CN"/>
        </w:rPr>
      </w:pPr>
    </w:p>
    <w:p w:rsidR="00C259E2" w:rsidRPr="002D21F6" w:rsidRDefault="00C259E2" w:rsidP="008E2223">
      <w:pPr>
        <w:rPr>
          <w:color w:val="auto"/>
        </w:rPr>
      </w:pPr>
      <w:r w:rsidRPr="002D21F6">
        <w:rPr>
          <w:color w:val="auto"/>
        </w:rPr>
        <w:t>1</w:t>
      </w:r>
      <w:r w:rsidR="00E6265D" w:rsidRPr="002D21F6">
        <w:rPr>
          <w:color w:val="auto"/>
        </w:rPr>
        <w:t xml:space="preserve">. </w:t>
      </w:r>
      <w:r w:rsidR="00B06AB5" w:rsidRPr="002D21F6">
        <w:rPr>
          <w:color w:val="auto"/>
        </w:rPr>
        <w:t>School of Computer Science and Technology, Hangzhou Dianzi University, Hangzhou, Zhejiang, China, 310018.</w:t>
      </w:r>
    </w:p>
    <w:p w:rsidR="00E6265D" w:rsidRPr="002D21F6" w:rsidRDefault="00E6265D" w:rsidP="008E2223">
      <w:pPr>
        <w:rPr>
          <w:bCs/>
          <w:iCs/>
          <w:color w:val="auto"/>
        </w:rPr>
      </w:pPr>
      <w:r w:rsidRPr="002D21F6">
        <w:rPr>
          <w:rFonts w:hint="eastAsia"/>
          <w:color w:val="auto"/>
        </w:rPr>
        <w:t xml:space="preserve">2. </w:t>
      </w:r>
      <w:r w:rsidR="00BA7DE4" w:rsidRPr="002D21F6">
        <w:rPr>
          <w:bCs/>
          <w:iCs/>
          <w:color w:val="auto"/>
        </w:rPr>
        <w:t>Center for Synthetic Biology Engineering Research, Shenzhen Institutes of Advanced Technology, Chinese Academy of Sciences, Shenzhen, Guangdong, China</w:t>
      </w:r>
      <w:r w:rsidR="006A3F92" w:rsidRPr="002D21F6">
        <w:rPr>
          <w:bCs/>
          <w:iCs/>
          <w:color w:val="auto"/>
        </w:rPr>
        <w:t>, 518055</w:t>
      </w:r>
      <w:r w:rsidR="00BA7DE4" w:rsidRPr="002D21F6">
        <w:rPr>
          <w:bCs/>
          <w:iCs/>
          <w:color w:val="auto"/>
        </w:rPr>
        <w:t>.</w:t>
      </w:r>
    </w:p>
    <w:p w:rsidR="00134280" w:rsidRPr="002D21F6" w:rsidRDefault="00134280" w:rsidP="008E2223">
      <w:pPr>
        <w:rPr>
          <w:color w:val="auto"/>
        </w:rPr>
      </w:pPr>
      <w:r w:rsidRPr="002D21F6">
        <w:rPr>
          <w:bCs/>
          <w:iCs/>
          <w:color w:val="auto"/>
        </w:rPr>
        <w:t>3. College of Computer Science and Technology, and Key Laboratory of Symbolic Computation and Knowledge Engineering of Ministry of Education, Jilin University, Changchun, Jilin, China</w:t>
      </w:r>
      <w:r w:rsidR="006A3F92" w:rsidRPr="002D21F6">
        <w:rPr>
          <w:bCs/>
          <w:iCs/>
          <w:color w:val="auto"/>
        </w:rPr>
        <w:t>, 130012</w:t>
      </w:r>
      <w:r w:rsidRPr="002D21F6">
        <w:rPr>
          <w:bCs/>
          <w:iCs/>
          <w:color w:val="auto"/>
        </w:rPr>
        <w:t>.</w:t>
      </w:r>
    </w:p>
    <w:p w:rsidR="00A33510" w:rsidRPr="002D21F6" w:rsidRDefault="00A33510" w:rsidP="008E2223">
      <w:pPr>
        <w:rPr>
          <w:color w:val="auto"/>
        </w:rPr>
      </w:pPr>
    </w:p>
    <w:p w:rsidR="00A33510" w:rsidRPr="002D21F6" w:rsidRDefault="00A33510" w:rsidP="008E2223">
      <w:pPr>
        <w:rPr>
          <w:color w:val="auto"/>
        </w:rPr>
      </w:pPr>
      <w:r w:rsidRPr="002D21F6">
        <w:rPr>
          <w:color w:val="auto"/>
          <w:vertAlign w:val="superscript"/>
        </w:rPr>
        <w:t>*</w:t>
      </w:r>
      <w:r w:rsidRPr="002D21F6">
        <w:rPr>
          <w:color w:val="auto"/>
        </w:rPr>
        <w:t xml:space="preserve"> These authors contribute equally to this work.</w:t>
      </w:r>
    </w:p>
    <w:p w:rsidR="00A33510" w:rsidRPr="002D21F6" w:rsidRDefault="00A33510" w:rsidP="008E2223">
      <w:pPr>
        <w:rPr>
          <w:color w:val="auto"/>
        </w:rPr>
      </w:pPr>
      <w:r w:rsidRPr="002D21F6">
        <w:rPr>
          <w:bCs/>
          <w:color w:val="auto"/>
          <w:vertAlign w:val="superscript"/>
        </w:rPr>
        <w:t>#</w:t>
      </w:r>
      <w:r w:rsidRPr="002D21F6">
        <w:rPr>
          <w:color w:val="auto"/>
        </w:rPr>
        <w:t xml:space="preserve"> Corresponding author: Fengfeng Zhou, phone: +86-</w:t>
      </w:r>
      <w:r w:rsidR="00022CE0" w:rsidRPr="002D21F6">
        <w:rPr>
          <w:color w:val="auto"/>
        </w:rPr>
        <w:t>431-85166024</w:t>
      </w:r>
      <w:r w:rsidRPr="002D21F6">
        <w:rPr>
          <w:color w:val="auto"/>
        </w:rPr>
        <w:t xml:space="preserve">; e-mail: </w:t>
      </w:r>
      <w:hyperlink r:id="rId7" w:history="1">
        <w:r w:rsidRPr="002D21F6">
          <w:rPr>
            <w:rStyle w:val="a7"/>
            <w:color w:val="auto"/>
          </w:rPr>
          <w:t>FengfengZhou@gmail.com</w:t>
        </w:r>
      </w:hyperlink>
      <w:r w:rsidRPr="002D21F6">
        <w:rPr>
          <w:color w:val="auto"/>
        </w:rPr>
        <w:t xml:space="preserve">, or </w:t>
      </w:r>
      <w:hyperlink r:id="rId8" w:history="1">
        <w:r w:rsidR="00197E63" w:rsidRPr="002D21F6">
          <w:rPr>
            <w:rStyle w:val="a7"/>
            <w:color w:val="auto"/>
          </w:rPr>
          <w:t>ffzhou@jlu.edu.cn</w:t>
        </w:r>
      </w:hyperlink>
      <w:r w:rsidRPr="002D21F6">
        <w:rPr>
          <w:color w:val="auto"/>
        </w:rPr>
        <w:t xml:space="preserve">. Web site: </w:t>
      </w:r>
      <w:hyperlink r:id="rId9" w:history="1">
        <w:r w:rsidRPr="002D21F6">
          <w:rPr>
            <w:rStyle w:val="a7"/>
            <w:color w:val="auto"/>
          </w:rPr>
          <w:t>http://www.healthinformaticslab.org/ffzhou/</w:t>
        </w:r>
      </w:hyperlink>
      <w:r w:rsidRPr="002D21F6">
        <w:rPr>
          <w:color w:val="auto"/>
        </w:rPr>
        <w:t xml:space="preserve"> .</w:t>
      </w:r>
    </w:p>
    <w:p w:rsidR="00A33510" w:rsidRPr="002D21F6" w:rsidRDefault="00A33510" w:rsidP="008E2223">
      <w:pPr>
        <w:rPr>
          <w:color w:val="auto"/>
        </w:rPr>
      </w:pPr>
    </w:p>
    <w:p w:rsidR="0002270F" w:rsidRPr="002D21F6" w:rsidRDefault="0002270F" w:rsidP="008E2223">
      <w:pPr>
        <w:rPr>
          <w:color w:val="auto"/>
        </w:rPr>
      </w:pPr>
      <w:r w:rsidRPr="002D21F6">
        <w:rPr>
          <w:color w:val="auto"/>
        </w:rPr>
        <w:br w:type="page"/>
      </w:r>
    </w:p>
    <w:p w:rsidR="0002270F" w:rsidRPr="002D21F6" w:rsidRDefault="0002270F" w:rsidP="00F46C72">
      <w:pPr>
        <w:pStyle w:val="2"/>
        <w:rPr>
          <w:color w:val="auto"/>
        </w:rPr>
      </w:pPr>
      <w:r w:rsidRPr="002D21F6">
        <w:rPr>
          <w:color w:val="auto"/>
        </w:rPr>
        <w:lastRenderedPageBreak/>
        <w:t>Abstract</w:t>
      </w:r>
    </w:p>
    <w:p w:rsidR="0002270F" w:rsidRPr="002D21F6" w:rsidRDefault="0002270F" w:rsidP="008E2223">
      <w:pPr>
        <w:rPr>
          <w:color w:val="auto"/>
        </w:rPr>
      </w:pPr>
      <w:r w:rsidRPr="002D21F6">
        <w:rPr>
          <w:b/>
          <w:color w:val="auto"/>
        </w:rPr>
        <w:t>Background:</w:t>
      </w:r>
      <w:r w:rsidRPr="002D21F6">
        <w:rPr>
          <w:color w:val="auto"/>
        </w:rPr>
        <w:t xml:space="preserve"> Miniature inverted repeat transposable element (MITE) is a short transposable element, carrying no protein-coding regions. However, its high proliferation rate and sequence-specific insertion preference renders it as a good genetic tool for both natural evolution and experimental insertion mutagenesis. </w:t>
      </w:r>
      <w:r w:rsidR="00A75F56" w:rsidRPr="002D21F6">
        <w:rPr>
          <w:color w:val="auto"/>
        </w:rPr>
        <w:t xml:space="preserve">Recently active MITE copies are those </w:t>
      </w:r>
      <w:r w:rsidR="00EB4585" w:rsidRPr="002D21F6">
        <w:rPr>
          <w:color w:val="auto"/>
        </w:rPr>
        <w:t xml:space="preserve">with clear </w:t>
      </w:r>
      <w:r w:rsidR="00742B36" w:rsidRPr="002D21F6">
        <w:rPr>
          <w:color w:val="auto"/>
        </w:rPr>
        <w:t>signals of Terminal Inverted Repeats (TIRs) and Direct Repeats (DRs)</w:t>
      </w:r>
      <w:r w:rsidR="004C7F08" w:rsidRPr="002D21F6">
        <w:rPr>
          <w:color w:val="auto"/>
        </w:rPr>
        <w:t xml:space="preserve">, and </w:t>
      </w:r>
      <w:r w:rsidR="006C5B0D" w:rsidRPr="002D21F6">
        <w:rPr>
          <w:color w:val="auto"/>
        </w:rPr>
        <w:t xml:space="preserve">are recently translocated into their current sites. </w:t>
      </w:r>
      <w:r w:rsidR="001E1E13" w:rsidRPr="002D21F6">
        <w:rPr>
          <w:color w:val="auto"/>
        </w:rPr>
        <w:t xml:space="preserve">Their </w:t>
      </w:r>
      <w:r w:rsidR="00113359" w:rsidRPr="002D21F6">
        <w:rPr>
          <w:color w:val="auto"/>
        </w:rPr>
        <w:t xml:space="preserve">proliferation ability renders them </w:t>
      </w:r>
      <w:r w:rsidR="000F51EA" w:rsidRPr="002D21F6">
        <w:rPr>
          <w:color w:val="auto"/>
        </w:rPr>
        <w:t>good candidates for the investigation of genomic evolution.</w:t>
      </w:r>
    </w:p>
    <w:p w:rsidR="0002270F" w:rsidRPr="002D21F6" w:rsidRDefault="0002270F" w:rsidP="008E2223">
      <w:pPr>
        <w:rPr>
          <w:b/>
          <w:color w:val="auto"/>
        </w:rPr>
      </w:pPr>
      <w:r w:rsidRPr="002D21F6">
        <w:rPr>
          <w:b/>
          <w:color w:val="auto"/>
        </w:rPr>
        <w:t>Results:</w:t>
      </w:r>
      <w:r w:rsidR="004D679B" w:rsidRPr="002D21F6">
        <w:rPr>
          <w:b/>
          <w:color w:val="auto"/>
        </w:rPr>
        <w:t xml:space="preserve"> </w:t>
      </w:r>
      <w:r w:rsidR="004D679B" w:rsidRPr="002D21F6">
        <w:rPr>
          <w:color w:val="auto"/>
        </w:rPr>
        <w:t xml:space="preserve">This study optimizes the C++ code and running pipeline of the MITE Uncovering SysTem (MUST) </w:t>
      </w:r>
      <w:r w:rsidR="008B180E" w:rsidRPr="002D21F6">
        <w:rPr>
          <w:color w:val="auto"/>
        </w:rPr>
        <w:t xml:space="preserve">by </w:t>
      </w:r>
      <w:r w:rsidR="004D679B" w:rsidRPr="002D21F6">
        <w:rPr>
          <w:color w:val="auto"/>
        </w:rPr>
        <w:t>assuming no prior knowledge of MITEs for the users, and the current version of MUSTv2 shows significantly increased detection accuracy for recently active MITEs, compared with the other similar programs. The running speed is also significantly increased compared with MUSTv1. We also provide the simulated genome with 150 MITE copies for future comparison by other groups.</w:t>
      </w:r>
    </w:p>
    <w:p w:rsidR="0002270F" w:rsidRPr="002D21F6" w:rsidRDefault="0002270F" w:rsidP="008E2223">
      <w:pPr>
        <w:rPr>
          <w:color w:val="auto"/>
        </w:rPr>
      </w:pPr>
      <w:r w:rsidRPr="002D21F6">
        <w:rPr>
          <w:b/>
          <w:color w:val="auto"/>
        </w:rPr>
        <w:t>Conclusions:</w:t>
      </w:r>
      <w:r w:rsidR="003B0AE1" w:rsidRPr="002D21F6">
        <w:rPr>
          <w:color w:val="auto"/>
        </w:rPr>
        <w:t xml:space="preserve"> MUSTv2 represents a</w:t>
      </w:r>
      <w:r w:rsidR="004C0B83" w:rsidRPr="002D21F6">
        <w:rPr>
          <w:color w:val="auto"/>
        </w:rPr>
        <w:t xml:space="preserve">n accurate </w:t>
      </w:r>
      <w:r w:rsidR="003B0AE1" w:rsidRPr="002D21F6">
        <w:rPr>
          <w:color w:val="auto"/>
        </w:rPr>
        <w:t>detection program</w:t>
      </w:r>
      <w:r w:rsidR="00932010" w:rsidRPr="002D21F6">
        <w:rPr>
          <w:color w:val="auto"/>
        </w:rPr>
        <w:t xml:space="preserve"> </w:t>
      </w:r>
      <w:r w:rsidR="007566FB" w:rsidRPr="002D21F6">
        <w:rPr>
          <w:color w:val="auto"/>
        </w:rPr>
        <w:t xml:space="preserve">of recently active MITE copies, </w:t>
      </w:r>
      <w:r w:rsidR="00FE098B" w:rsidRPr="002D21F6">
        <w:rPr>
          <w:color w:val="auto"/>
        </w:rPr>
        <w:t>which is complementary to the existing template-based MITE mapping programs.</w:t>
      </w:r>
    </w:p>
    <w:p w:rsidR="0002270F" w:rsidRPr="002D21F6" w:rsidRDefault="0002270F" w:rsidP="008E2223">
      <w:pPr>
        <w:rPr>
          <w:color w:val="auto"/>
        </w:rPr>
      </w:pPr>
      <w:r w:rsidRPr="002D21F6">
        <w:rPr>
          <w:b/>
          <w:color w:val="auto"/>
        </w:rPr>
        <w:t xml:space="preserve">Keywords: </w:t>
      </w:r>
      <w:r w:rsidRPr="002D21F6">
        <w:rPr>
          <w:color w:val="auto"/>
        </w:rPr>
        <w:t xml:space="preserve">miniature inverted repeat transposable element (MITE), </w:t>
      </w:r>
      <w:r w:rsidR="00FD4F2D" w:rsidRPr="002D21F6">
        <w:rPr>
          <w:color w:val="auto"/>
        </w:rPr>
        <w:t xml:space="preserve">recently active </w:t>
      </w:r>
      <w:r w:rsidR="00F94C71" w:rsidRPr="002D21F6">
        <w:rPr>
          <w:color w:val="auto"/>
        </w:rPr>
        <w:t>MITE</w:t>
      </w:r>
      <w:r w:rsidR="00AB2D92" w:rsidRPr="002D21F6">
        <w:rPr>
          <w:color w:val="auto"/>
        </w:rPr>
        <w:t xml:space="preserve"> copy</w:t>
      </w:r>
      <w:r w:rsidRPr="002D21F6">
        <w:rPr>
          <w:color w:val="auto"/>
        </w:rPr>
        <w:t xml:space="preserve">, </w:t>
      </w:r>
      <w:r w:rsidR="006216AB" w:rsidRPr="002D21F6">
        <w:rPr>
          <w:color w:val="auto"/>
        </w:rPr>
        <w:t>MUST program</w:t>
      </w:r>
      <w:r w:rsidR="003720E8" w:rsidRPr="002D21F6">
        <w:rPr>
          <w:color w:val="auto"/>
        </w:rPr>
        <w:t>, terminal inverted repeat, direct repeat.</w:t>
      </w:r>
    </w:p>
    <w:p w:rsidR="0002270F" w:rsidRPr="002D21F6" w:rsidRDefault="0002270F" w:rsidP="008E2223">
      <w:pPr>
        <w:rPr>
          <w:color w:val="auto"/>
        </w:rPr>
      </w:pPr>
    </w:p>
    <w:p w:rsidR="004B2F78" w:rsidRPr="002D21F6" w:rsidRDefault="00E104B3" w:rsidP="00F46C72">
      <w:pPr>
        <w:pStyle w:val="2"/>
        <w:rPr>
          <w:color w:val="auto"/>
        </w:rPr>
      </w:pPr>
      <w:r w:rsidRPr="002D21F6">
        <w:rPr>
          <w:rFonts w:hint="eastAsia"/>
          <w:color w:val="auto"/>
        </w:rPr>
        <w:t>Background</w:t>
      </w:r>
    </w:p>
    <w:p w:rsidR="004B2F78" w:rsidRPr="002D21F6" w:rsidRDefault="004B2F78" w:rsidP="008E2223">
      <w:pPr>
        <w:rPr>
          <w:color w:val="auto"/>
        </w:rPr>
      </w:pPr>
      <w:r w:rsidRPr="002D21F6">
        <w:rPr>
          <w:rFonts w:hint="eastAsia"/>
          <w:color w:val="auto"/>
        </w:rPr>
        <w:t>Transposable elements are genetic components that trans</w:t>
      </w:r>
      <w:r w:rsidR="00542B5B" w:rsidRPr="002D21F6">
        <w:rPr>
          <w:rFonts w:hint="eastAsia"/>
          <w:color w:val="auto"/>
        </w:rPr>
        <w:t>-</w:t>
      </w:r>
      <w:r w:rsidRPr="002D21F6">
        <w:rPr>
          <w:rFonts w:hint="eastAsia"/>
          <w:color w:val="auto"/>
        </w:rPr>
        <w:t xml:space="preserve">locate themselves within or across genomes, and are classified as autonomous or non-autonomous elements based on whether they encode the enzymes for translocations </w:t>
      </w:r>
      <w:r w:rsidR="00411273" w:rsidRPr="002D21F6">
        <w:rPr>
          <w:color w:val="auto"/>
        </w:rPr>
        <w:fldChar w:fldCharType="begin">
          <w:fldData xml:space="preserve">PEVuZE5vdGU+PENpdGU+PEF1dGhvcj5KaWFuZzwvQXV0aG9yPjxZZWFyPjIwMDQ8L1llYXI+PFJl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=
</w:fldData>
        </w:fldChar>
      </w:r>
      <w:r w:rsidR="001735FC" w:rsidRPr="002D21F6">
        <w:rPr>
          <w:color w:val="auto"/>
        </w:rPr>
        <w:instrText xml:space="preserve"> ADDIN EN.CITE </w:instrText>
      </w:r>
      <w:r w:rsidR="00411273" w:rsidRPr="002D21F6">
        <w:rPr>
          <w:color w:val="auto"/>
        </w:rPr>
        <w:fldChar w:fldCharType="begin">
          <w:fldData xml:space="preserve">PEVuZE5vdGU+PENpdGU+PEF1dGhvcj5KaWFuZzwvQXV0aG9yPjxZZWFyPjIwMDQ8L1llYXI+PFJl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=
</w:fldData>
        </w:fldChar>
      </w:r>
      <w:r w:rsidR="001735FC" w:rsidRPr="002D21F6">
        <w:rPr>
          <w:color w:val="auto"/>
        </w:rPr>
        <w:instrText xml:space="preserve"> ADDIN EN.CITE.DATA </w:instrText>
      </w:r>
      <w:r w:rsidR="00411273" w:rsidRPr="002D21F6">
        <w:rPr>
          <w:color w:val="auto"/>
        </w:rPr>
      </w:r>
      <w:r w:rsidR="00411273" w:rsidRPr="002D21F6">
        <w:rPr>
          <w:color w:val="auto"/>
        </w:rPr>
        <w:fldChar w:fldCharType="end"/>
      </w:r>
      <w:r w:rsidR="00411273" w:rsidRPr="002D21F6">
        <w:rPr>
          <w:color w:val="auto"/>
        </w:rPr>
      </w:r>
      <w:r w:rsidR="00411273" w:rsidRPr="002D21F6">
        <w:rPr>
          <w:color w:val="auto"/>
        </w:rPr>
        <w:fldChar w:fldCharType="separate"/>
      </w:r>
      <w:r w:rsidR="00C41165" w:rsidRPr="002D21F6">
        <w:rPr>
          <w:noProof/>
          <w:color w:val="auto"/>
        </w:rPr>
        <w:t>[</w:t>
      </w:r>
      <w:hyperlink w:anchor="_ENREF_1" w:tooltip="Jiang, 2004 #1" w:history="1">
        <w:r w:rsidR="00AE19D0" w:rsidRPr="002D21F6">
          <w:rPr>
            <w:noProof/>
            <w:color w:val="auto"/>
          </w:rPr>
          <w:t>1</w:t>
        </w:r>
      </w:hyperlink>
      <w:r w:rsidR="00C41165" w:rsidRPr="002D21F6">
        <w:rPr>
          <w:noProof/>
          <w:color w:val="auto"/>
        </w:rPr>
        <w:t xml:space="preserve">, </w:t>
      </w:r>
      <w:hyperlink w:anchor="_ENREF_2" w:tooltip="Delihas, 2011 #11" w:history="1">
        <w:r w:rsidR="00AE19D0" w:rsidRPr="002D21F6">
          <w:rPr>
            <w:noProof/>
            <w:color w:val="auto"/>
          </w:rPr>
          <w:t>2</w:t>
        </w:r>
      </w:hyperlink>
      <w:r w:rsidR="00C41165" w:rsidRPr="002D21F6">
        <w:rPr>
          <w:noProof/>
          <w:color w:val="auto"/>
        </w:rPr>
        <w:t>]</w:t>
      </w:r>
      <w:r w:rsidR="00411273" w:rsidRPr="002D21F6">
        <w:rPr>
          <w:color w:val="auto"/>
        </w:rPr>
        <w:fldChar w:fldCharType="end"/>
      </w:r>
      <w:r w:rsidRPr="002D21F6">
        <w:rPr>
          <w:rFonts w:hint="eastAsia"/>
          <w:color w:val="auto"/>
        </w:rPr>
        <w:t xml:space="preserve">. Miniature inverted repeat transposable elements (MITEs) have been found in both eukaryota and prokaryota </w:t>
      </w:r>
      <w:r w:rsidR="00411273" w:rsidRPr="002D21F6">
        <w:rPr>
          <w:color w:val="auto"/>
        </w:rPr>
        <w:fldChar w:fldCharType="begin">
          <w:fldData xml:space="preserve">PEVuZE5vdGU+PENpdGU+PEF1dGhvcj5KaWFuZzwvQXV0aG9yPjxZZWFyPjIwMDQ8L1llYXI+PFJl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</w:fldData>
        </w:fldChar>
      </w:r>
      <w:r w:rsidR="001735FC" w:rsidRPr="002D21F6">
        <w:rPr>
          <w:color w:val="auto"/>
        </w:rPr>
        <w:instrText xml:space="preserve"> ADDIN EN.CITE </w:instrText>
      </w:r>
      <w:r w:rsidR="00411273" w:rsidRPr="002D21F6">
        <w:rPr>
          <w:color w:val="auto"/>
        </w:rPr>
        <w:fldChar w:fldCharType="begin">
          <w:fldData xml:space="preserve">PEVuZE5vdGU+PENpdGU+PEF1dGhvcj5KaWFuZzwvQXV0aG9yPjxZZWFyPjIwMDQ8L1llYXI+PFJl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</w:fldData>
        </w:fldChar>
      </w:r>
      <w:r w:rsidR="001735FC" w:rsidRPr="002D21F6">
        <w:rPr>
          <w:color w:val="auto"/>
        </w:rPr>
        <w:instrText xml:space="preserve"> ADDIN EN.CITE.DATA </w:instrText>
      </w:r>
      <w:r w:rsidR="00411273" w:rsidRPr="002D21F6">
        <w:rPr>
          <w:color w:val="auto"/>
        </w:rPr>
      </w:r>
      <w:r w:rsidR="00411273" w:rsidRPr="002D21F6">
        <w:rPr>
          <w:color w:val="auto"/>
        </w:rPr>
        <w:fldChar w:fldCharType="end"/>
      </w:r>
      <w:r w:rsidR="00411273" w:rsidRPr="002D21F6">
        <w:rPr>
          <w:color w:val="auto"/>
        </w:rPr>
      </w:r>
      <w:r w:rsidR="00411273" w:rsidRPr="002D21F6">
        <w:rPr>
          <w:color w:val="auto"/>
        </w:rPr>
        <w:fldChar w:fldCharType="separate"/>
      </w:r>
      <w:r w:rsidR="00C41165" w:rsidRPr="002D21F6">
        <w:rPr>
          <w:noProof/>
          <w:color w:val="auto"/>
        </w:rPr>
        <w:t>[</w:t>
      </w:r>
      <w:hyperlink w:anchor="_ENREF_1" w:tooltip="Jiang, 2004 #1" w:history="1">
        <w:r w:rsidR="00AE19D0" w:rsidRPr="002D21F6">
          <w:rPr>
            <w:noProof/>
            <w:color w:val="auto"/>
          </w:rPr>
          <w:t>1</w:t>
        </w:r>
      </w:hyperlink>
      <w:r w:rsidR="00C41165" w:rsidRPr="002D21F6">
        <w:rPr>
          <w:noProof/>
          <w:color w:val="auto"/>
        </w:rPr>
        <w:t xml:space="preserve">, </w:t>
      </w:r>
      <w:hyperlink w:anchor="_ENREF_3" w:tooltip="Zhou, 2008 #5" w:history="1">
        <w:r w:rsidR="00AE19D0" w:rsidRPr="002D21F6">
          <w:rPr>
            <w:noProof/>
            <w:color w:val="auto"/>
          </w:rPr>
          <w:t>3</w:t>
        </w:r>
      </w:hyperlink>
      <w:r w:rsidR="00C41165" w:rsidRPr="002D21F6">
        <w:rPr>
          <w:noProof/>
          <w:color w:val="auto"/>
        </w:rPr>
        <w:t>]</w:t>
      </w:r>
      <w:r w:rsidR="00411273" w:rsidRPr="002D21F6">
        <w:rPr>
          <w:color w:val="auto"/>
        </w:rPr>
        <w:fldChar w:fldCharType="end"/>
      </w:r>
      <w:r w:rsidRPr="002D21F6">
        <w:rPr>
          <w:rFonts w:hint="eastAsia"/>
          <w:color w:val="auto"/>
        </w:rPr>
        <w:t xml:space="preserve">. Although MITEs are short in lengths (100-600 bps), they are </w:t>
      </w:r>
      <w:r w:rsidRPr="002D21F6">
        <w:rPr>
          <w:color w:val="auto"/>
        </w:rPr>
        <w:t>well-known</w:t>
      </w:r>
      <w:r w:rsidRPr="002D21F6">
        <w:rPr>
          <w:rFonts w:hint="eastAsia"/>
          <w:color w:val="auto"/>
        </w:rPr>
        <w:t xml:space="preserve"> for their active translocations and high copy numbers </w:t>
      </w:r>
      <w:r w:rsidR="00411273" w:rsidRPr="002D21F6">
        <w:rPr>
          <w:color w:val="auto"/>
        </w:rPr>
        <w:fldChar w:fldCharType="begin">
          <w:fldData xml:space="preserve">PEVuZE5vdGU+PENpdGU+PEF1dGhvcj5DaGVuPC9BdXRob3I+PFllYXI+MjAwOTwvWWVhcj48UmVj
TnVtPjM8L1JlY051bT48RGlzcGxheVRleHQ+WzMsIDRdPC9EaXNwbGF5VGV4dD48cmVjb3JkPjxy
ZWMtbnVtYmVyPjM8L3JlYy1udW1iZXI+PGZvcmVpZ24ta2V5cz48a2V5IGFwcD0iRU4iIGRiLWlk
PSI1eHhmcDJhZGV6dzBkcGV3ejJwNXoycnFwcHBhcDA5ZjB3NWEiPjM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J5LCBEZXBhcnRtZW50IG9mIEJpb2NoZW1pc3RyeSBhbmQgTW9s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</w:fldData>
        </w:fldChar>
      </w:r>
      <w:r w:rsidR="001735FC" w:rsidRPr="002D21F6">
        <w:rPr>
          <w:color w:val="auto"/>
        </w:rPr>
        <w:instrText xml:space="preserve"> ADDIN EN.CITE </w:instrText>
      </w:r>
      <w:r w:rsidR="00411273" w:rsidRPr="002D21F6">
        <w:rPr>
          <w:color w:val="auto"/>
        </w:rPr>
        <w:fldChar w:fldCharType="begin">
          <w:fldData xml:space="preserve">PEVuZE5vdGU+PENpdGU+PEF1dGhvcj5DaGVuPC9BdXRob3I+PFllYXI+MjAwOTwvWWVhcj48UmVj
TnVtPjM8L1JlY051bT48RGlzcGxheVRleHQ+WzMsIDRdPC9EaXNwbGF5VGV4dD48cmVjb3JkPjxy
ZWMtbnVtYmVyPjM8L3JlYy1udW1iZXI+PGZvcmVpZ24ta2V5cz48a2V5IGFwcD0iRU4iIGRiLWlk
PSI1eHhmcDJhZGV6dzBkcGV3ejJwNXoycnFwcHBhcDA5ZjB3NWEiPjM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J5LCBEZXBhcnRtZW50IG9mIEJpb2NoZW1pc3RyeSBhbmQgTW9s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</w:fldData>
        </w:fldChar>
      </w:r>
      <w:r w:rsidR="001735FC" w:rsidRPr="002D21F6">
        <w:rPr>
          <w:color w:val="auto"/>
        </w:rPr>
        <w:instrText xml:space="preserve"> ADDIN EN.CITE.DATA </w:instrText>
      </w:r>
      <w:r w:rsidR="00411273" w:rsidRPr="002D21F6">
        <w:rPr>
          <w:color w:val="auto"/>
        </w:rPr>
      </w:r>
      <w:r w:rsidR="00411273" w:rsidRPr="002D21F6">
        <w:rPr>
          <w:color w:val="auto"/>
        </w:rPr>
        <w:fldChar w:fldCharType="end"/>
      </w:r>
      <w:r w:rsidR="00411273" w:rsidRPr="002D21F6">
        <w:rPr>
          <w:color w:val="auto"/>
        </w:rPr>
      </w:r>
      <w:r w:rsidR="00411273" w:rsidRPr="002D21F6">
        <w:rPr>
          <w:color w:val="auto"/>
        </w:rPr>
        <w:fldChar w:fldCharType="separate"/>
      </w:r>
      <w:r w:rsidR="00C41165" w:rsidRPr="002D21F6">
        <w:rPr>
          <w:noProof/>
          <w:color w:val="auto"/>
        </w:rPr>
        <w:t>[</w:t>
      </w:r>
      <w:hyperlink w:anchor="_ENREF_3" w:tooltip="Zhou, 2008 #5" w:history="1">
        <w:r w:rsidR="00AE19D0" w:rsidRPr="002D21F6">
          <w:rPr>
            <w:noProof/>
            <w:color w:val="auto"/>
          </w:rPr>
          <w:t>3</w:t>
        </w:r>
      </w:hyperlink>
      <w:r w:rsidR="00C41165" w:rsidRPr="002D21F6">
        <w:rPr>
          <w:noProof/>
          <w:color w:val="auto"/>
        </w:rPr>
        <w:t xml:space="preserve">, </w:t>
      </w:r>
      <w:hyperlink w:anchor="_ENREF_4" w:tooltip="Chen, 2009 #3" w:history="1">
        <w:r w:rsidR="00AE19D0" w:rsidRPr="002D21F6">
          <w:rPr>
            <w:noProof/>
            <w:color w:val="auto"/>
          </w:rPr>
          <w:t>4</w:t>
        </w:r>
      </w:hyperlink>
      <w:r w:rsidR="00C41165" w:rsidRPr="002D21F6">
        <w:rPr>
          <w:noProof/>
          <w:color w:val="auto"/>
        </w:rPr>
        <w:t>]</w:t>
      </w:r>
      <w:r w:rsidR="00411273" w:rsidRPr="002D21F6">
        <w:rPr>
          <w:color w:val="auto"/>
        </w:rPr>
        <w:fldChar w:fldCharType="end"/>
      </w:r>
      <w:r w:rsidRPr="002D21F6">
        <w:rPr>
          <w:rFonts w:hint="eastAsia"/>
          <w:color w:val="auto"/>
        </w:rPr>
        <w:t>. This feature makes them ideal for developing insertion mutagenesis techniques.</w:t>
      </w:r>
    </w:p>
    <w:p w:rsidR="004B2F78" w:rsidRPr="002D21F6" w:rsidRDefault="004B2F78" w:rsidP="008E2223">
      <w:pPr>
        <w:rPr>
          <w:color w:val="auto"/>
        </w:rPr>
      </w:pPr>
      <w:r w:rsidRPr="002D21F6">
        <w:rPr>
          <w:rFonts w:hint="eastAsia"/>
          <w:color w:val="auto"/>
        </w:rPr>
        <w:t xml:space="preserve">MITEs have a number of sequence level features. They are usually 100-600 bps in length, have a pair of highly precise reversely complementary terminal inverted repeats (TIRs), are flanked by a pair of almost identical direct repeat (DRs), and tend to be AT-rich </w:t>
      </w:r>
      <w:r w:rsidR="00411273" w:rsidRPr="002D21F6">
        <w:rPr>
          <w:color w:val="auto"/>
        </w:rPr>
        <w:fldChar w:fldCharType="begin">
          <w:fldData xml:space="preserve">PEVuZE5vdGU+PENpdGU+PEF1dGhvcj5DaGVuPC9BdXRob3I+PFllYXI+MjAwODwvWWVhcj48UmVj
TnVtPjQ8L1JlY051bT48RGlzcGxheVRleHQ+WzMsIDVdPC9EaXNwbGF5VGV4dD48cmVjb3JkPjxy
ZWMtbnVtYmVyPjQ8L3JlYy1udW1iZXI+PGZvcmVpZ24ta2V5cz48a2V5IGFwcD0iRU4iIGRiLWlk
PSI1eHhmcDJhZGV6dzBkcGV3ejJwNXoycnFwcHBhcDA5ZjB3NWEiPjQ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IsIERlcGFydG1lbnQgb2YgQmlvY2hlbWlzdHJ5IGFuZCBNb2xl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</w:fldData>
        </w:fldChar>
      </w:r>
      <w:r w:rsidR="001735FC" w:rsidRPr="002D21F6">
        <w:rPr>
          <w:color w:val="auto"/>
        </w:rPr>
        <w:instrText xml:space="preserve"> ADDIN EN.CITE </w:instrText>
      </w:r>
      <w:r w:rsidR="00411273" w:rsidRPr="002D21F6">
        <w:rPr>
          <w:color w:val="auto"/>
        </w:rPr>
        <w:fldChar w:fldCharType="begin">
          <w:fldData xml:space="preserve">PEVuZE5vdGU+PENpdGU+PEF1dGhvcj5DaGVuPC9BdXRob3I+PFllYXI+MjAwODwvWWVhcj48UmVj
TnVtPjQ8L1JlY051bT48RGlzcGxheVRleHQ+WzMsIDVdPC9EaXNwbGF5VGV4dD48cmVjb3JkPjxy
ZWMtbnVtYmVyPjQ8L3JlYy1udW1iZXI+PGZvcmVpZ24ta2V5cz48a2V5IGFwcD0iRU4iIGRiLWlk
PSI1eHhmcDJhZGV6dzBkcGV3ejJwNXoycnFwcHBhcDA5ZjB3NWEiPjQ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IsIERlcGFydG1lbnQgb2YgQmlvY2hlbWlzdHJ5IGFuZCBNb2xl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</w:fldData>
        </w:fldChar>
      </w:r>
      <w:r w:rsidR="001735FC" w:rsidRPr="002D21F6">
        <w:rPr>
          <w:color w:val="auto"/>
        </w:rPr>
        <w:instrText xml:space="preserve"> ADDIN EN.CITE.DATA </w:instrText>
      </w:r>
      <w:r w:rsidR="00411273" w:rsidRPr="002D21F6">
        <w:rPr>
          <w:color w:val="auto"/>
        </w:rPr>
      </w:r>
      <w:r w:rsidR="00411273" w:rsidRPr="002D21F6">
        <w:rPr>
          <w:color w:val="auto"/>
        </w:rPr>
        <w:fldChar w:fldCharType="end"/>
      </w:r>
      <w:r w:rsidR="00411273" w:rsidRPr="002D21F6">
        <w:rPr>
          <w:color w:val="auto"/>
        </w:rPr>
      </w:r>
      <w:r w:rsidR="00411273" w:rsidRPr="002D21F6">
        <w:rPr>
          <w:color w:val="auto"/>
        </w:rPr>
        <w:fldChar w:fldCharType="separate"/>
      </w:r>
      <w:r w:rsidR="00C41165" w:rsidRPr="002D21F6">
        <w:rPr>
          <w:noProof/>
          <w:color w:val="auto"/>
        </w:rPr>
        <w:t>[</w:t>
      </w:r>
      <w:hyperlink w:anchor="_ENREF_3" w:tooltip="Zhou, 2008 #5" w:history="1">
        <w:r w:rsidR="00AE19D0" w:rsidRPr="002D21F6">
          <w:rPr>
            <w:noProof/>
            <w:color w:val="auto"/>
          </w:rPr>
          <w:t>3</w:t>
        </w:r>
      </w:hyperlink>
      <w:r w:rsidR="00C41165" w:rsidRPr="002D21F6">
        <w:rPr>
          <w:noProof/>
          <w:color w:val="auto"/>
        </w:rPr>
        <w:t xml:space="preserve">, </w:t>
      </w:r>
      <w:hyperlink w:anchor="_ENREF_5" w:tooltip="Chen, 2008 #4" w:history="1">
        <w:r w:rsidR="00AE19D0" w:rsidRPr="002D21F6">
          <w:rPr>
            <w:noProof/>
            <w:color w:val="auto"/>
          </w:rPr>
          <w:t>5</w:t>
        </w:r>
      </w:hyperlink>
      <w:r w:rsidR="00C41165" w:rsidRPr="002D21F6">
        <w:rPr>
          <w:noProof/>
          <w:color w:val="auto"/>
        </w:rPr>
        <w:t>]</w:t>
      </w:r>
      <w:r w:rsidR="00411273" w:rsidRPr="002D21F6">
        <w:rPr>
          <w:color w:val="auto"/>
        </w:rPr>
        <w:fldChar w:fldCharType="end"/>
      </w:r>
      <w:r w:rsidRPr="002D21F6">
        <w:rPr>
          <w:rFonts w:hint="eastAsia"/>
          <w:color w:val="auto"/>
        </w:rPr>
        <w:t>. Unfortunately, the majority of large-scale transposable element (TE) annotation studies focus on the sequence similarity of TE copies to the template, and provid</w:t>
      </w:r>
      <w:r w:rsidRPr="002D21F6">
        <w:rPr>
          <w:color w:val="auto"/>
        </w:rPr>
        <w:t>e</w:t>
      </w:r>
      <w:r w:rsidRPr="002D21F6">
        <w:rPr>
          <w:rFonts w:hint="eastAsia"/>
          <w:color w:val="auto"/>
        </w:rPr>
        <w:t xml:space="preserve"> no knowledge about MITE's sequence features, </w:t>
      </w:r>
      <w:r w:rsidRPr="002D21F6">
        <w:rPr>
          <w:rFonts w:hint="eastAsia"/>
          <w:i/>
          <w:color w:val="auto"/>
        </w:rPr>
        <w:t xml:space="preserve">i.e. </w:t>
      </w:r>
      <w:r w:rsidRPr="002D21F6">
        <w:rPr>
          <w:rFonts w:hint="eastAsia"/>
          <w:color w:val="auto"/>
        </w:rPr>
        <w:t xml:space="preserve">TIRs and DRs </w:t>
      </w:r>
      <w:r w:rsidR="00411273" w:rsidRPr="002D21F6">
        <w:rPr>
          <w:color w:val="auto"/>
        </w:rPr>
        <w:fldChar w:fldCharType="begin"/>
      </w:r>
      <w:r w:rsidR="001735FC" w:rsidRPr="002D21F6">
        <w:rPr>
          <w:color w:val="auto"/>
        </w:rPr>
        <w:instrText xml:space="preserve"> ADDIN EN.CITE &lt;EndNote&gt;&lt;Cite&gt;&lt;Author&gt;Ragupathy&lt;/Author&gt;&lt;Year&gt;2013&lt;/Year&gt;&lt;RecNum&gt;6&lt;/RecNum&gt;&lt;DisplayText&gt;[6]&lt;/DisplayText&gt;&lt;record&gt;&lt;rec-number&gt;6&lt;/rec-number&gt;&lt;foreign-keys&gt;&lt;key app="EN" db-id="5xxfp2adezw0dpewz2p5z2rqpppap09f0w5a"&gt;6&lt;/key&gt;&lt;/foreign-keys&gt;&lt;ref-type name="Journal Article"&gt;17&lt;/ref-type&gt;&lt;contributors&gt;&lt;authors&gt;&lt;author&gt;Ragupathy, R.&lt;/author&gt;&lt;author&gt;You, F. M.&lt;/author&gt;&lt;author&gt;Cloutier, S.&lt;/author&gt;&lt;/authors&gt;&lt;/contributors&gt;&lt;auth-address&gt;Cereal Research Centre, Agriculture and Agri-Food Canada, 195 Dafoe Road, Winnipeg, Manitoba, R3T 2M9, Canada; Department of Plant Science, University of Manitoba, 66 Dafoe Road, Winnipeg, Manitoba, R3T 2N2, Canada.&lt;/auth-address&gt;&lt;titles&gt;&lt;title&gt;Arguments for standardizing transposable element annotation in plant genomes&lt;/title&gt;&lt;secondary-title&gt;Trends Plant Sci&lt;/secondary-title&gt;&lt;alt-title&gt;Trends in plant science&lt;/alt-title&gt;&lt;/titles&gt;&lt;pages&gt;367-76&lt;/pages&gt;&lt;volume&gt;18&lt;/volume&gt;&lt;number&gt;7&lt;/number&gt;&lt;dates&gt;&lt;year&gt;2013&lt;/year&gt;&lt;pub-dates&gt;&lt;date&gt;Jul&lt;/date&gt;&lt;/pub-dates&gt;&lt;/dates&gt;&lt;isbn&gt;1878-4372 (Electronic)&amp;#xD;1360-1385 (Linking)&lt;/isbn&gt;&lt;accession-num&gt;23618952&lt;/accession-num&gt;&lt;urls&gt;&lt;related-urls&gt;&lt;url&gt;http://www.ncbi.nlm.nih.gov/pubmed/23618952&lt;/url&gt;&lt;/related-urls&gt;&lt;/urls&gt;&lt;electronic-resource-num&gt;10.1016/j.tplants.2013.03.005&lt;/electronic-resource-num&gt;&lt;/record&gt;&lt;/Cite&gt;&lt;/EndNote&gt;</w:instrText>
      </w:r>
      <w:r w:rsidR="00411273" w:rsidRPr="002D21F6">
        <w:rPr>
          <w:color w:val="auto"/>
        </w:rPr>
        <w:fldChar w:fldCharType="separate"/>
      </w:r>
      <w:r w:rsidR="00C41165" w:rsidRPr="002D21F6">
        <w:rPr>
          <w:noProof/>
          <w:color w:val="auto"/>
        </w:rPr>
        <w:t>[</w:t>
      </w:r>
      <w:hyperlink w:anchor="_ENREF_6" w:tooltip="Ragupathy, 2013 #6" w:history="1">
        <w:r w:rsidR="00AE19D0" w:rsidRPr="002D21F6">
          <w:rPr>
            <w:noProof/>
            <w:color w:val="auto"/>
          </w:rPr>
          <w:t>6</w:t>
        </w:r>
      </w:hyperlink>
      <w:r w:rsidR="00C41165" w:rsidRPr="002D21F6">
        <w:rPr>
          <w:noProof/>
          <w:color w:val="auto"/>
        </w:rPr>
        <w:t>]</w:t>
      </w:r>
      <w:r w:rsidR="00411273" w:rsidRPr="002D21F6">
        <w:rPr>
          <w:color w:val="auto"/>
        </w:rPr>
        <w:fldChar w:fldCharType="end"/>
      </w:r>
      <w:r w:rsidRPr="002D21F6">
        <w:rPr>
          <w:rFonts w:hint="eastAsia"/>
          <w:color w:val="auto"/>
        </w:rPr>
        <w:t>. A recently active MITE copy has a pair of TIRs and DRs, and is almost identical to its parent copy.</w:t>
      </w:r>
      <w:r w:rsidR="00CE75E0" w:rsidRPr="002D21F6">
        <w:rPr>
          <w:color w:val="auto"/>
        </w:rPr>
        <w:t xml:space="preserve"> </w:t>
      </w:r>
      <w:r w:rsidR="0070751E" w:rsidRPr="002D21F6">
        <w:rPr>
          <w:color w:val="auto"/>
        </w:rPr>
        <w:t>The host genome evolution facilitated by the n</w:t>
      </w:r>
      <w:r w:rsidR="00F5171E" w:rsidRPr="002D21F6">
        <w:rPr>
          <w:color w:val="auto"/>
        </w:rPr>
        <w:t>atural insertion</w:t>
      </w:r>
      <w:r w:rsidR="0070751E" w:rsidRPr="002D21F6">
        <w:rPr>
          <w:color w:val="auto"/>
        </w:rPr>
        <w:t xml:space="preserve"> mutagenesis </w:t>
      </w:r>
      <w:r w:rsidR="00006B0E" w:rsidRPr="002D21F6">
        <w:rPr>
          <w:color w:val="auto"/>
        </w:rPr>
        <w:t xml:space="preserve">only occurs when </w:t>
      </w:r>
      <w:r w:rsidR="00461274" w:rsidRPr="002D21F6">
        <w:rPr>
          <w:color w:val="auto"/>
        </w:rPr>
        <w:t>MITEs</w:t>
      </w:r>
      <w:r w:rsidR="00B15F24" w:rsidRPr="002D21F6">
        <w:rPr>
          <w:color w:val="auto"/>
        </w:rPr>
        <w:t xml:space="preserve"> proliferate</w:t>
      </w:r>
      <w:r w:rsidR="00006566" w:rsidRPr="002D21F6">
        <w:rPr>
          <w:color w:val="auto"/>
        </w:rPr>
        <w:t xml:space="preserve">. So it's </w:t>
      </w:r>
      <w:r w:rsidR="00152BC1" w:rsidRPr="002D21F6">
        <w:rPr>
          <w:color w:val="auto"/>
        </w:rPr>
        <w:t xml:space="preserve">important to </w:t>
      </w:r>
      <w:r w:rsidR="00E14D8B" w:rsidRPr="002D21F6">
        <w:rPr>
          <w:color w:val="auto"/>
        </w:rPr>
        <w:t xml:space="preserve">detect the recently active MITE copies and to investigate how they </w:t>
      </w:r>
      <w:r w:rsidR="00C646BC" w:rsidRPr="002D21F6">
        <w:rPr>
          <w:color w:val="auto"/>
        </w:rPr>
        <w:t>proliferate within and between genomes.</w:t>
      </w:r>
    </w:p>
    <w:p w:rsidR="004B2F78" w:rsidRPr="002D21F6" w:rsidRDefault="004B2F78" w:rsidP="008E2223">
      <w:pPr>
        <w:rPr>
          <w:color w:val="auto"/>
        </w:rPr>
      </w:pPr>
      <w:r w:rsidRPr="002D21F6">
        <w:rPr>
          <w:rFonts w:hint="eastAsia"/>
          <w:color w:val="auto"/>
        </w:rPr>
        <w:t xml:space="preserve">A number of </w:t>
      </w:r>
      <w:r w:rsidRPr="002D21F6">
        <w:rPr>
          <w:rFonts w:hint="eastAsia"/>
          <w:i/>
          <w:color w:val="auto"/>
        </w:rPr>
        <w:t>de novo</w:t>
      </w:r>
      <w:r w:rsidRPr="002D21F6">
        <w:rPr>
          <w:rFonts w:hint="eastAsia"/>
          <w:color w:val="auto"/>
        </w:rPr>
        <w:t xml:space="preserve"> MITE detection programs have been released, and they screen a given genome for all the copies of candidate MITEs. FINDMITE is one of earliest </w:t>
      </w:r>
      <w:r w:rsidRPr="002D21F6">
        <w:rPr>
          <w:rFonts w:hint="eastAsia"/>
          <w:i/>
          <w:color w:val="auto"/>
        </w:rPr>
        <w:t>de novo</w:t>
      </w:r>
      <w:r w:rsidRPr="002D21F6">
        <w:rPr>
          <w:rFonts w:hint="eastAsia"/>
          <w:color w:val="auto"/>
        </w:rPr>
        <w:t xml:space="preserve"> MITE detection programs, but its downloading web site is not available now </w:t>
      </w:r>
      <w:r w:rsidR="00411273" w:rsidRPr="002D21F6">
        <w:rPr>
          <w:color w:val="auto"/>
        </w:rPr>
        <w:fldChar w:fldCharType="begin"/>
      </w:r>
      <w:r w:rsidR="001735FC" w:rsidRPr="002D21F6">
        <w:rPr>
          <w:color w:val="auto"/>
        </w:rPr>
        <w:instrText xml:space="preserve"> ADDIN EN.CITE &lt;EndNote&gt;&lt;Cite&gt;&lt;Author&gt;Tu&lt;/Author&gt;&lt;Year&gt;2001&lt;/Year&gt;&lt;RecNum&gt;7&lt;/RecNum&gt;&lt;DisplayText&gt;[7]&lt;/DisplayText&gt;&lt;record&gt;&lt;rec-number&gt;7&lt;/rec-number&gt;&lt;foreign-keys&gt;&lt;key app="EN" db-id="5xxfp2adezw0dpewz2p5z2rqpppap09f0w5a"&gt;7&lt;/key&gt;&lt;/foreign-keys&gt;&lt;ref-type name="Journal Article"&gt;17&lt;/ref-type&gt;&lt;contributors&gt;&lt;authors&gt;&lt;author&gt;Tu, Z.&lt;/author&gt;&lt;/authors&gt;&lt;/contributors&gt;&lt;auth-address&gt;Department of Biochemistry, Virginia Polytechnic Institute and State University, Blacksburg, VA 24061, USA. jaketu@vt.edu&lt;/auth-address&gt;&lt;titles&gt;&lt;title&gt;Eight novel families of miniature inverted repeat transposable elements in the African malaria mosquito, Anopheles gambiae&lt;/title&gt;&lt;secondary-title&gt;Proc Natl Acad Sci U S A&lt;/secondary-title&gt;&lt;alt-title&gt;Proceedings of the National Academy of Sciences of the United States of America&lt;/alt-title&gt;&lt;/titles&gt;&lt;pages&gt;1699-704&lt;/pages&gt;&lt;volume&gt;98&lt;/volume&gt;&lt;number&gt;4&lt;/number&gt;&lt;keywords&gt;&lt;keyword&gt;Africa&lt;/keyword&gt;&lt;keyword&gt;Animals&lt;/keyword&gt;&lt;keyword&gt;Anopheles/*genetics&lt;/keyword&gt;&lt;keyword&gt;Base Composition&lt;/keyword&gt;&lt;keyword&gt;Base Sequence&lt;/keyword&gt;&lt;keyword&gt;*DNA Transposable Elements&lt;/keyword&gt;&lt;keyword&gt;*Genes, Insect&lt;/keyword&gt;&lt;keyword&gt;Insect Vectors/*genetics&lt;/keyword&gt;&lt;keyword&gt;Malaria&lt;/keyword&gt;&lt;keyword&gt;Molecular Sequence Data&lt;/keyword&gt;&lt;keyword&gt;Nucleic Acid Conformation&lt;/keyword&gt;&lt;/keywords&gt;&lt;dates&gt;&lt;year&gt;2001&lt;/year&gt;&lt;pub-dates&gt;&lt;date&gt;Feb 13&lt;/date&gt;&lt;/pub-dates&gt;&lt;/dates&gt;&lt;isbn&gt;0027-8424 (Print)&amp;#xD;0027-8424 (Linking)&lt;/isbn&gt;&lt;accession-num&gt;11172014&lt;/accession-num&gt;&lt;urls&gt;&lt;related-urls&gt;&lt;url&gt;http://www.ncbi.nlm.nih.gov/pubmed/11172014&lt;/url&gt;&lt;/related-urls&gt;&lt;/urls&gt;&lt;custom2&gt;29320&lt;/custom2&gt;&lt;electronic-resource-num&gt;10.1073/pnas.041593198&lt;/electronic-resource-num&gt;&lt;/record&gt;&lt;/Cite&gt;&lt;/EndNote&gt;</w:instrText>
      </w:r>
      <w:r w:rsidR="00411273" w:rsidRPr="002D21F6">
        <w:rPr>
          <w:color w:val="auto"/>
        </w:rPr>
        <w:fldChar w:fldCharType="separate"/>
      </w:r>
      <w:r w:rsidR="00C41165" w:rsidRPr="002D21F6">
        <w:rPr>
          <w:noProof/>
          <w:color w:val="auto"/>
        </w:rPr>
        <w:t>[</w:t>
      </w:r>
      <w:hyperlink w:anchor="_ENREF_7" w:tooltip="Tu, 2001 #7" w:history="1">
        <w:r w:rsidR="00AE19D0" w:rsidRPr="002D21F6">
          <w:rPr>
            <w:noProof/>
            <w:color w:val="auto"/>
          </w:rPr>
          <w:t>7</w:t>
        </w:r>
      </w:hyperlink>
      <w:r w:rsidR="00C41165" w:rsidRPr="002D21F6">
        <w:rPr>
          <w:noProof/>
          <w:color w:val="auto"/>
        </w:rPr>
        <w:t>]</w:t>
      </w:r>
      <w:r w:rsidR="00411273" w:rsidRPr="002D21F6">
        <w:rPr>
          <w:color w:val="auto"/>
        </w:rPr>
        <w:fldChar w:fldCharType="end"/>
      </w:r>
      <w:r w:rsidRPr="002D21F6">
        <w:rPr>
          <w:rFonts w:hint="eastAsia"/>
          <w:color w:val="auto"/>
        </w:rPr>
        <w:t xml:space="preserve">. MITE-Digger </w:t>
      </w:r>
      <w:r w:rsidR="00411273" w:rsidRPr="002D21F6">
        <w:rPr>
          <w:color w:val="auto"/>
        </w:rPr>
        <w:fldChar w:fldCharType="begin"/>
      </w:r>
      <w:r w:rsidR="001735FC" w:rsidRPr="002D21F6">
        <w:rPr>
          <w:color w:val="auto"/>
        </w:rPr>
        <w:instrText xml:space="preserve"> ADDIN EN.CITE &lt;EndNote&gt;&lt;Cite&gt;&lt;Author&gt;Yang&lt;/Author&gt;&lt;Year&gt;2013&lt;/Year&gt;&lt;RecNum&gt;8&lt;/RecNum&gt;&lt;DisplayText&gt;[8]&lt;/DisplayText&gt;&lt;record&gt;&lt;rec-number&gt;8&lt;/rec-number&gt;&lt;foreign-keys&gt;&lt;key app="EN" db-id="5xxfp2adezw0dpewz2p5z2rqpppap09f0w5a"&gt;8&lt;/key&gt;&lt;/foreign-keys&gt;&lt;ref-type name="Journal Article"&gt;17&lt;/ref-type&gt;&lt;contributors&gt;&lt;authors&gt;&lt;author&gt;Yang, G.&lt;/author&gt;&lt;/authors&gt;&lt;/contributors&gt;&lt;auth-address&gt;Department of Biology, University of Toronto Mississauga, Mississauga, ON L5L 1C6, Canada. gage.yang@utoronto.ca&lt;/auth-address&gt;&lt;titles&gt;&lt;title&gt;MITE Digger, an efficient and accurate algorithm for genome wide discovery of miniature inverted repeat transposable elements&lt;/title&gt;&lt;secondary-title&gt;BMC Bioinformatics&lt;/secondary-title&gt;&lt;alt-title&gt;BMC bioinformatics&lt;/alt-title&gt;&lt;/titles&gt;&lt;pages&gt;186&lt;/pages&gt;&lt;volume&gt;14&lt;/volume&gt;&lt;dates&gt;&lt;year&gt;2013&lt;/year&gt;&lt;/dates&gt;&lt;isbn&gt;1471-2105 (Electronic)&amp;#xD;1471-2105 (Linking)&lt;/isbn&gt;&lt;accession-num&gt;23758809&lt;/accession-num&gt;&lt;urls&gt;&lt;related-urls&gt;&lt;url&gt;http://www.ncbi.nlm.nih.gov/pubmed/23758809&lt;/url&gt;&lt;/related-urls&gt;&lt;/urls&gt;&lt;custom2&gt;3680318&lt;/custom2&gt;&lt;electronic-resource-num&gt;10.1186/1471-2105-14-186&lt;/electronic-resource-num&gt;&lt;/record&gt;&lt;/Cite&gt;&lt;/EndNote&gt;</w:instrText>
      </w:r>
      <w:r w:rsidR="00411273" w:rsidRPr="002D21F6">
        <w:rPr>
          <w:color w:val="auto"/>
        </w:rPr>
        <w:fldChar w:fldCharType="separate"/>
      </w:r>
      <w:r w:rsidR="00C41165" w:rsidRPr="002D21F6">
        <w:rPr>
          <w:noProof/>
          <w:color w:val="auto"/>
        </w:rPr>
        <w:t>[</w:t>
      </w:r>
      <w:hyperlink w:anchor="_ENREF_8" w:tooltip="Yang, 2013 #8" w:history="1">
        <w:r w:rsidR="00AE19D0" w:rsidRPr="002D21F6">
          <w:rPr>
            <w:noProof/>
            <w:color w:val="auto"/>
          </w:rPr>
          <w:t>8</w:t>
        </w:r>
      </w:hyperlink>
      <w:r w:rsidR="00C41165" w:rsidRPr="002D21F6">
        <w:rPr>
          <w:noProof/>
          <w:color w:val="auto"/>
        </w:rPr>
        <w:t>]</w:t>
      </w:r>
      <w:r w:rsidR="00411273" w:rsidRPr="002D21F6">
        <w:rPr>
          <w:color w:val="auto"/>
        </w:rPr>
        <w:fldChar w:fldCharType="end"/>
      </w:r>
      <w:r w:rsidRPr="002D21F6">
        <w:rPr>
          <w:rFonts w:hint="eastAsia"/>
          <w:color w:val="auto"/>
        </w:rPr>
        <w:t xml:space="preserve"> performs </w:t>
      </w:r>
      <w:r w:rsidRPr="002D21F6">
        <w:rPr>
          <w:color w:val="auto"/>
        </w:rPr>
        <w:t>faster but less sensitive, compared</w:t>
      </w:r>
      <w:r w:rsidRPr="002D21F6">
        <w:rPr>
          <w:rFonts w:hint="eastAsia"/>
          <w:color w:val="auto"/>
        </w:rPr>
        <w:t xml:space="preserve"> with the another program, MITE-Hunter </w:t>
      </w:r>
      <w:r w:rsidR="00411273" w:rsidRPr="002D21F6">
        <w:rPr>
          <w:color w:val="auto"/>
        </w:rPr>
        <w:fldChar w:fldCharType="begin"/>
      </w:r>
      <w:r w:rsidR="001735FC" w:rsidRPr="002D21F6">
        <w:rPr>
          <w:color w:val="auto"/>
        </w:rPr>
        <w:instrText xml:space="preserve"> ADDIN EN.CITE &lt;EndNote&gt;&lt;Cite&gt;&lt;Author&gt;Han&lt;/Author&gt;&lt;Year&gt;2010&lt;/Year&gt;&lt;RecNum&gt;9&lt;/RecNum&gt;&lt;DisplayText&gt;[9]&lt;/DisplayText&gt;&lt;record&gt;&lt;rec-number&gt;9&lt;/rec-number&gt;&lt;foreign-keys&gt;&lt;key app="EN" db-id="5xxfp2adezw0dpewz2p5z2rqpppap09f0w5a"&gt;9&lt;/key&gt;&lt;/foreign-keys&gt;&lt;ref-type name="Journal Article"&gt;17&lt;/ref-type&gt;&lt;contributors&gt;&lt;authors&gt;&lt;author&gt;Han, Y.&lt;/author&gt;&lt;author&gt;Wessler, S. R.&lt;/author&gt;&lt;/authors&gt;&lt;/contributors&gt;&lt;auth-address&gt;Department of Plant Biology, University of Georgia, Athens, GA 30602, USA.&lt;/auth-address&gt;&lt;titles&gt;&lt;title&gt;MITE-Hunter: a program for discovering miniature inverted-repeat transposable elements from genomic sequenc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99&lt;/pages&gt;&lt;volume&gt;38&lt;/volume&gt;&lt;number&gt;22&lt;/number&gt;&lt;keywords&gt;&lt;keyword&gt;*DNA Transposable Elements&lt;/keyword&gt;&lt;keyword&gt;DNA, Plant/chemistry&lt;/keyword&gt;&lt;keyword&gt;Genome, Plant&lt;/keyword&gt;&lt;keyword&gt;Genomics/*methods&lt;/keyword&gt;&lt;keyword&gt;*Inverted Repeat Sequences&lt;/keyword&gt;&lt;keyword&gt;Oryza sativa/*genetics&lt;/keyword&gt;&lt;keyword&gt;*Software&lt;/keyword&gt;&lt;/keywords&gt;&lt;dates&gt;&lt;year&gt;2010&lt;/year&gt;&lt;pub-dates&gt;&lt;date&gt;Dec&lt;/date&gt;&lt;/pub-dates&gt;&lt;/dates&gt;&lt;isbn&gt;1362-4962 (Electronic)&amp;#xD;0305-1048 (Linking)&lt;/isbn&gt;&lt;accession-num&gt;20880995&lt;/accession-num&gt;&lt;urls&gt;&lt;related-urls&gt;&lt;url&gt;http://www.ncbi.nlm.nih.gov/pubmed/20880995&lt;/url&gt;&lt;/related-urls&gt;&lt;/urls&gt;&lt;custom2&gt;3001096&lt;/custom2&gt;&lt;electronic-resource-num&gt;10.1093/nar/gkq862&lt;/electronic-resource-num&gt;&lt;/record&gt;&lt;/Cite&gt;&lt;/EndNote&gt;</w:instrText>
      </w:r>
      <w:r w:rsidR="00411273" w:rsidRPr="002D21F6">
        <w:rPr>
          <w:color w:val="auto"/>
        </w:rPr>
        <w:fldChar w:fldCharType="separate"/>
      </w:r>
      <w:r w:rsidR="00C41165" w:rsidRPr="002D21F6">
        <w:rPr>
          <w:noProof/>
          <w:color w:val="auto"/>
        </w:rPr>
        <w:t>[</w:t>
      </w:r>
      <w:hyperlink w:anchor="_ENREF_9" w:tooltip="Han, 2010 #9" w:history="1">
        <w:r w:rsidR="00AE19D0" w:rsidRPr="002D21F6">
          <w:rPr>
            <w:noProof/>
            <w:color w:val="auto"/>
          </w:rPr>
          <w:t>9</w:t>
        </w:r>
      </w:hyperlink>
      <w:r w:rsidR="00C41165" w:rsidRPr="002D21F6">
        <w:rPr>
          <w:noProof/>
          <w:color w:val="auto"/>
        </w:rPr>
        <w:t>]</w:t>
      </w:r>
      <w:r w:rsidR="00411273" w:rsidRPr="002D21F6">
        <w:rPr>
          <w:color w:val="auto"/>
        </w:rPr>
        <w:fldChar w:fldCharType="end"/>
      </w:r>
      <w:r w:rsidRPr="002D21F6">
        <w:rPr>
          <w:rFonts w:hint="eastAsia"/>
          <w:color w:val="auto"/>
        </w:rPr>
        <w:t xml:space="preserve">, and both programs do not provide the TIRs and DRs of each </w:t>
      </w:r>
      <w:r w:rsidRPr="002D21F6">
        <w:rPr>
          <w:color w:val="auto"/>
        </w:rPr>
        <w:t>MITE copy</w:t>
      </w:r>
      <w:r w:rsidRPr="002D21F6">
        <w:rPr>
          <w:rFonts w:hint="eastAsia"/>
          <w:color w:val="auto"/>
        </w:rPr>
        <w:t xml:space="preserve"> in the final annotations. MITE-Digger works only in Windows, whereas MITE-Hunter is independent of computer operating systems. MUST version 1.0 (MUSTv1) is highly sensitive in detecting novel MITEs, but is also high in false positive rates </w:t>
      </w:r>
      <w:r w:rsidR="00411273" w:rsidRPr="002D21F6">
        <w:rPr>
          <w:color w:val="auto"/>
        </w:rPr>
        <w:fldChar w:fldCharType="begin">
          <w:fldData xml:space="preserve">PEVuZE5vdGU+PENpdGU+PEF1dGhvcj5DaGVuPC9BdXRob3I+PFllYXI+MjAwOTwvWWVhcj48UmVj
TnVtPjM8L1JlY051bT48RGlzcGxheVRleHQ+WzQsIDldPC9EaXNwbGF5VGV4dD48cmVjb3JkPjxy
ZWMtbnVtYmVyPjM8L3JlYy1udW1iZXI+PGZvcmVpZ24ta2V5cz48a2V5IGFwcD0iRU4iIGRiLWlk
PSI1eHhmcDJhZGV6dzBkcGV3ejJwNXoycnFwcHBhcDA5ZjB3NWEiPjM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J5LCBEZXBhcnRtZW50IG9mIEJpb2NoZW1pc3RyeSBhbmQgTW9s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E5OTwvcGFnZXM+PHZvbHVtZT4zODwvdm9sdW1lPjxudW1iZXI+MjI8L251bWJlcj48a2V5d29y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</w:fldData>
        </w:fldChar>
      </w:r>
      <w:r w:rsidR="001735FC" w:rsidRPr="002D21F6">
        <w:rPr>
          <w:color w:val="auto"/>
        </w:rPr>
        <w:instrText xml:space="preserve"> ADDIN EN.CITE </w:instrText>
      </w:r>
      <w:r w:rsidR="00411273" w:rsidRPr="002D21F6">
        <w:rPr>
          <w:color w:val="auto"/>
        </w:rPr>
        <w:fldChar w:fldCharType="begin">
          <w:fldData xml:space="preserve">PEVuZE5vdGU+PENpdGU+PEF1dGhvcj5DaGVuPC9BdXRob3I+PFllYXI+MjAwOTwvWWVhcj48UmVj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</w:fldData>
        </w:fldChar>
      </w:r>
      <w:r w:rsidR="001735FC" w:rsidRPr="002D21F6">
        <w:rPr>
          <w:color w:val="auto"/>
        </w:rPr>
        <w:instrText xml:space="preserve"> ADDIN EN.CITE.DATA </w:instrText>
      </w:r>
      <w:r w:rsidR="00411273" w:rsidRPr="002D21F6">
        <w:rPr>
          <w:color w:val="auto"/>
        </w:rPr>
      </w:r>
      <w:r w:rsidR="00411273" w:rsidRPr="002D21F6">
        <w:rPr>
          <w:color w:val="auto"/>
        </w:rPr>
        <w:fldChar w:fldCharType="end"/>
      </w:r>
      <w:r w:rsidR="00411273" w:rsidRPr="002D21F6">
        <w:rPr>
          <w:color w:val="auto"/>
        </w:rPr>
      </w:r>
      <w:r w:rsidR="00411273" w:rsidRPr="002D21F6">
        <w:rPr>
          <w:color w:val="auto"/>
        </w:rPr>
        <w:fldChar w:fldCharType="separate"/>
      </w:r>
      <w:r w:rsidR="00C41165" w:rsidRPr="002D21F6">
        <w:rPr>
          <w:noProof/>
          <w:color w:val="auto"/>
        </w:rPr>
        <w:t>[</w:t>
      </w:r>
      <w:hyperlink w:anchor="_ENREF_4" w:tooltip="Chen, 2009 #3" w:history="1">
        <w:r w:rsidR="00AE19D0" w:rsidRPr="002D21F6">
          <w:rPr>
            <w:noProof/>
            <w:color w:val="auto"/>
          </w:rPr>
          <w:t>4</w:t>
        </w:r>
      </w:hyperlink>
      <w:r w:rsidR="00C41165" w:rsidRPr="002D21F6">
        <w:rPr>
          <w:noProof/>
          <w:color w:val="auto"/>
        </w:rPr>
        <w:t xml:space="preserve">, </w:t>
      </w:r>
      <w:hyperlink w:anchor="_ENREF_9" w:tooltip="Han, 2010 #9" w:history="1">
        <w:r w:rsidR="00AE19D0" w:rsidRPr="002D21F6">
          <w:rPr>
            <w:noProof/>
            <w:color w:val="auto"/>
          </w:rPr>
          <w:t>9</w:t>
        </w:r>
      </w:hyperlink>
      <w:r w:rsidR="00C41165" w:rsidRPr="002D21F6">
        <w:rPr>
          <w:noProof/>
          <w:color w:val="auto"/>
        </w:rPr>
        <w:t>]</w:t>
      </w:r>
      <w:r w:rsidR="00411273" w:rsidRPr="002D21F6">
        <w:rPr>
          <w:color w:val="auto"/>
        </w:rPr>
        <w:fldChar w:fldCharType="end"/>
      </w:r>
      <w:r w:rsidRPr="002D21F6">
        <w:rPr>
          <w:rFonts w:hint="eastAsia"/>
          <w:color w:val="auto"/>
        </w:rPr>
        <w:t>.</w:t>
      </w:r>
    </w:p>
    <w:p w:rsidR="004B2F78" w:rsidRPr="002D21F6" w:rsidRDefault="004B2F78" w:rsidP="008E2223">
      <w:pPr>
        <w:rPr>
          <w:color w:val="auto"/>
        </w:rPr>
      </w:pPr>
      <w:r w:rsidRPr="002D21F6">
        <w:rPr>
          <w:rFonts w:hint="eastAsia"/>
          <w:color w:val="auto"/>
        </w:rPr>
        <w:t>We collect the comments from the MUSTv1 external users and our collaborators, and significantly re-structure the MUST detection algorithm. The current version MUSTv2 has extremely high accuracy, demonstrated using a simulated genome with 150 inserted MITE copies</w:t>
      </w:r>
      <w:r w:rsidRPr="002D21F6">
        <w:rPr>
          <w:color w:val="auto"/>
        </w:rPr>
        <w:t xml:space="preserve"> and the rice genome</w:t>
      </w:r>
      <w:r w:rsidRPr="002D21F6">
        <w:rPr>
          <w:rFonts w:hint="eastAsia"/>
          <w:color w:val="auto"/>
        </w:rPr>
        <w:t>. The running speed of MUSTv2 is almost doubled for the processing of large genomes, per the user suggestions.</w:t>
      </w:r>
    </w:p>
    <w:p w:rsidR="004B2F78" w:rsidRPr="002D21F6" w:rsidRDefault="004D458C" w:rsidP="00F46C72">
      <w:pPr>
        <w:pStyle w:val="2"/>
        <w:rPr>
          <w:color w:val="auto"/>
        </w:rPr>
      </w:pPr>
      <w:r w:rsidRPr="002D21F6">
        <w:rPr>
          <w:color w:val="auto"/>
        </w:rPr>
        <w:t>Implementation</w:t>
      </w:r>
    </w:p>
    <w:p w:rsidR="00EB4E95" w:rsidRPr="002D21F6" w:rsidRDefault="00EB4E95" w:rsidP="00EB4E95">
      <w:pPr>
        <w:pStyle w:val="3"/>
        <w:rPr>
          <w:color w:val="auto"/>
        </w:rPr>
      </w:pPr>
      <w:r w:rsidRPr="002D21F6">
        <w:rPr>
          <w:rFonts w:hint="eastAsia"/>
          <w:color w:val="auto"/>
        </w:rPr>
        <w:t xml:space="preserve">Versions and parameters of </w:t>
      </w:r>
      <w:r w:rsidR="00AA4CA8" w:rsidRPr="002D21F6">
        <w:rPr>
          <w:rFonts w:hint="eastAsia"/>
          <w:color w:val="auto"/>
        </w:rPr>
        <w:t>programs</w:t>
      </w:r>
      <w:r w:rsidRPr="002D21F6">
        <w:rPr>
          <w:rFonts w:hint="eastAsia"/>
          <w:color w:val="auto"/>
        </w:rPr>
        <w:t xml:space="preserve"> used in </w:t>
      </w:r>
      <w:r w:rsidR="00657179" w:rsidRPr="002D21F6">
        <w:rPr>
          <w:rFonts w:hint="eastAsia"/>
          <w:color w:val="auto"/>
        </w:rPr>
        <w:t>MUSTv2</w:t>
      </w:r>
    </w:p>
    <w:p w:rsidR="00EB4E95" w:rsidRPr="002D21F6" w:rsidRDefault="00EB4E95" w:rsidP="00EB4E95">
      <w:pPr>
        <w:rPr>
          <w:color w:val="auto"/>
        </w:rPr>
      </w:pPr>
      <w:r w:rsidRPr="002D21F6">
        <w:rPr>
          <w:rFonts w:hint="eastAsia"/>
          <w:color w:val="auto"/>
        </w:rPr>
        <w:t xml:space="preserve">This study used the "open-3.3.0" version of RepeatMasker, with the latest revision 1.250 on April 26, 2011. The software was updated in our computing server on October 17, 2011. The most widely used alignment software, NCBI BLASTALL version 2.2.25, was chosen as </w:t>
      </w:r>
      <w:r w:rsidRPr="002D21F6">
        <w:rPr>
          <w:color w:val="auto"/>
        </w:rPr>
        <w:t>the</w:t>
      </w:r>
      <w:r w:rsidRPr="002D21F6">
        <w:rPr>
          <w:rFonts w:hint="eastAsia"/>
          <w:color w:val="auto"/>
        </w:rPr>
        <w:t xml:space="preserve"> match searching engine of RepeatMasker. </w:t>
      </w:r>
    </w:p>
    <w:p w:rsidR="00EB4E95" w:rsidRPr="002D21F6" w:rsidRDefault="00EB4E95" w:rsidP="00EB4E95">
      <w:pPr>
        <w:rPr>
          <w:color w:val="auto"/>
        </w:rPr>
      </w:pPr>
      <w:r w:rsidRPr="002D21F6">
        <w:rPr>
          <w:rFonts w:hint="eastAsia"/>
          <w:color w:val="auto"/>
        </w:rPr>
        <w:t>MITE-Hunter has no version information, and the downloaded version of MITE-Hunter has a last updating record on August 19, 2010. This MITE-Hunter package was installed in the computing server on October 20, 2011.</w:t>
      </w:r>
    </w:p>
    <w:p w:rsidR="00EB4E95" w:rsidRPr="002D21F6" w:rsidRDefault="00EB4E95" w:rsidP="00EB4E95">
      <w:pPr>
        <w:rPr>
          <w:color w:val="auto"/>
        </w:rPr>
      </w:pPr>
      <w:r w:rsidRPr="002D21F6">
        <w:rPr>
          <w:rFonts w:hint="eastAsia"/>
          <w:color w:val="auto"/>
        </w:rPr>
        <w:t>The version 2.4.001 of MUSTv2 was used in this study.</w:t>
      </w:r>
    </w:p>
    <w:p w:rsidR="004B12E1" w:rsidRPr="002D21F6" w:rsidRDefault="00EB4E95" w:rsidP="008E2223">
      <w:pPr>
        <w:rPr>
          <w:color w:val="auto"/>
        </w:rPr>
      </w:pPr>
      <w:r w:rsidRPr="002D21F6">
        <w:rPr>
          <w:rFonts w:hint="eastAsia"/>
          <w:color w:val="auto"/>
        </w:rPr>
        <w:t xml:space="preserve">All the </w:t>
      </w:r>
      <w:r w:rsidR="00D60F1E" w:rsidRPr="002D21F6">
        <w:rPr>
          <w:rFonts w:hint="eastAsia"/>
          <w:color w:val="auto"/>
        </w:rPr>
        <w:t>programs</w:t>
      </w:r>
      <w:r w:rsidRPr="002D21F6">
        <w:rPr>
          <w:rFonts w:hint="eastAsia"/>
          <w:color w:val="auto"/>
        </w:rPr>
        <w:t xml:space="preserve"> were executed with their default parameters.</w:t>
      </w:r>
    </w:p>
    <w:p w:rsidR="001D4B2A" w:rsidRPr="002D21F6" w:rsidRDefault="001D4B2A" w:rsidP="001D4B2A">
      <w:pPr>
        <w:pStyle w:val="3"/>
        <w:rPr>
          <w:color w:val="auto"/>
        </w:rPr>
      </w:pPr>
      <w:r w:rsidRPr="002D21F6">
        <w:rPr>
          <w:color w:val="auto"/>
        </w:rPr>
        <w:t>Detection procedure of MUSTv2</w:t>
      </w:r>
    </w:p>
    <w:p w:rsidR="001D4B2A" w:rsidRPr="002D21F6" w:rsidRDefault="001D4B2A" w:rsidP="00F10558">
      <w:pPr>
        <w:jc w:val="center"/>
        <w:rPr>
          <w:color w:val="auto"/>
        </w:rPr>
      </w:pPr>
      <w:r w:rsidRPr="002D21F6">
        <w:rPr>
          <w:noProof/>
          <w:color w:val="auto"/>
        </w:rPr>
        <w:drawing>
          <wp:inline distT="0" distB="0" distL="0" distR="0">
            <wp:extent cx="4233281" cy="972773"/>
            <wp:effectExtent l="19050" t="0" r="0" b="0"/>
            <wp:docPr id="4" name="对象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520000" cy="582609"/>
                      <a:chOff x="2000232" y="2876550"/>
                      <a:chExt cx="2520000" cy="582609"/>
                    </a:xfrm>
                  </a:grpSpPr>
                  <a:sp>
                    <a:nvSpPr>
                      <a:cNvPr id="32" name="Rectangle 21"/>
                      <a:cNvSpPr>
                        <a:spLocks noChangeArrowheads="1"/>
                      </a:cNvSpPr>
                    </a:nvSpPr>
                    <a:spPr bwMode="auto">
                      <a:xfrm>
                        <a:off x="2000232" y="3357562"/>
                        <a:ext cx="2520000" cy="76200"/>
                      </a:xfrm>
                      <a:prstGeom prst="rect">
                        <a:avLst/>
                      </a:prstGeom>
                      <a:solidFill>
                        <a:srgbClr val="99CCFF"/>
                      </a:solidFill>
                      <a:ln w="9525">
                        <a:solidFill>
                          <a:schemeClr val="tx1"/>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grpSp>
                    <a:nvGrpSpPr>
                      <a:cNvPr id="2" name="Group 15"/>
                      <a:cNvGrpSpPr>
                        <a:grpSpLocks/>
                      </a:cNvGrpSpPr>
                    </a:nvGrpSpPr>
                    <a:grpSpPr bwMode="auto">
                      <a:xfrm>
                        <a:off x="2768594" y="3328984"/>
                        <a:ext cx="946150" cy="130175"/>
                        <a:chOff x="1996" y="2229"/>
                        <a:chExt cx="596" cy="82"/>
                      </a:xfrm>
                    </a:grpSpPr>
                    <a:sp>
                      <a:nvSpPr>
                        <a:cNvPr id="48" name="Rectangle 16"/>
                        <a:cNvSpPr>
                          <a:spLocks noChangeArrowheads="1"/>
                        </a:cNvSpPr>
                      </a:nvSpPr>
                      <a:spPr bwMode="auto">
                        <a:xfrm>
                          <a:off x="2124" y="2229"/>
                          <a:ext cx="340" cy="82"/>
                        </a:xfrm>
                        <a:prstGeom prst="rect">
                          <a:avLst/>
                        </a:prstGeom>
                        <a:gradFill rotWithShape="1">
                          <a:gsLst>
                            <a:gs pos="0">
                              <a:srgbClr val="C0C0C0"/>
                            </a:gs>
                            <a:gs pos="50000">
                              <a:schemeClr val="bg1"/>
                            </a:gs>
                            <a:gs pos="100000">
                              <a:srgbClr val="C0C0C0"/>
                            </a:gs>
                          </a:gsLst>
                          <a:lin ang="5400000" scaled="1"/>
                        </a:gradFill>
                        <a:ln w="9525">
                          <a:solidFill>
                            <a:schemeClr val="tx1"/>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49" name="AutoShape 17"/>
                        <a:cNvSpPr>
                          <a:spLocks noChangeArrowheads="1"/>
                        </a:cNvSpPr>
                      </a:nvSpPr>
                      <a:spPr bwMode="auto">
                        <a:xfrm rot="16200000">
                          <a:off x="2019" y="2206"/>
                          <a:ext cx="82" cy="127"/>
                        </a:xfrm>
                        <a:prstGeom prst="triangle">
                          <a:avLst>
                            <a:gd name="adj" fmla="val 50000"/>
                          </a:avLst>
                        </a:prstGeom>
                        <a:gradFill rotWithShape="1">
                          <a:gsLst>
                            <a:gs pos="0">
                              <a:schemeClr val="bg2"/>
                            </a:gs>
                            <a:gs pos="50000">
                              <a:schemeClr val="bg1"/>
                            </a:gs>
                            <a:gs pos="100000">
                              <a:schemeClr val="bg2"/>
                            </a:gs>
                          </a:gsLst>
                          <a:lin ang="0" scaled="1"/>
                        </a:gradFill>
                        <a:ln w="9525" algn="ctr">
                          <a:solidFill>
                            <a:schemeClr val="tx1"/>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50" name="AutoShape 18"/>
                        <a:cNvSpPr>
                          <a:spLocks noChangeArrowheads="1"/>
                        </a:cNvSpPr>
                      </a:nvSpPr>
                      <a:spPr bwMode="auto">
                        <a:xfrm rot="27000000">
                          <a:off x="2488" y="2206"/>
                          <a:ext cx="82" cy="127"/>
                        </a:xfrm>
                        <a:prstGeom prst="triangle">
                          <a:avLst>
                            <a:gd name="adj" fmla="val 50000"/>
                          </a:avLst>
                        </a:prstGeom>
                        <a:gradFill rotWithShape="1">
                          <a:gsLst>
                            <a:gs pos="0">
                              <a:schemeClr val="bg2"/>
                            </a:gs>
                            <a:gs pos="50000">
                              <a:schemeClr val="bg1"/>
                            </a:gs>
                            <a:gs pos="100000">
                              <a:schemeClr val="bg2"/>
                            </a:gs>
                          </a:gsLst>
                          <a:lin ang="0" scaled="1"/>
                        </a:gradFill>
                        <a:ln w="9525" algn="ctr">
                          <a:solidFill>
                            <a:schemeClr val="tx1"/>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grpSp>
                  <a:sp>
                    <a:nvSpPr>
                      <a:cNvPr id="33" name="AutoShape 18"/>
                      <a:cNvSpPr>
                        <a:spLocks noChangeArrowheads="1"/>
                      </a:cNvSpPr>
                    </a:nvSpPr>
                    <a:spPr bwMode="auto">
                      <a:xfrm rot="5400000">
                        <a:off x="2507444" y="3221827"/>
                        <a:ext cx="130175" cy="344489"/>
                      </a:xfrm>
                      <a:prstGeom prst="triangle">
                        <a:avLst>
                          <a:gd name="adj" fmla="val 50000"/>
                        </a:avLst>
                      </a:prstGeom>
                      <a:solidFill>
                        <a:schemeClr val="bg1">
                          <a:lumMod val="50000"/>
                        </a:schemeClr>
                      </a:solidFill>
                      <a:ln w="9525" algn="ctr">
                        <a:solidFill>
                          <a:schemeClr val="bg1">
                            <a:lumMod val="50000"/>
                          </a:schemeClr>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34" name="AutoShape 18"/>
                      <a:cNvSpPr>
                        <a:spLocks noChangeArrowheads="1"/>
                      </a:cNvSpPr>
                    </a:nvSpPr>
                    <a:spPr bwMode="auto">
                      <a:xfrm rot="5400000">
                        <a:off x="3834610" y="3221827"/>
                        <a:ext cx="130175" cy="344489"/>
                      </a:xfrm>
                      <a:prstGeom prst="triangle">
                        <a:avLst>
                          <a:gd name="adj" fmla="val 50000"/>
                        </a:avLst>
                      </a:prstGeom>
                      <a:solidFill>
                        <a:schemeClr val="bg1">
                          <a:lumMod val="50000"/>
                        </a:schemeClr>
                      </a:solidFill>
                      <a:ln w="9525" algn="ctr">
                        <a:solidFill>
                          <a:schemeClr val="bg1">
                            <a:lumMod val="50000"/>
                          </a:schemeClr>
                        </a:solidFill>
                        <a:miter lim="800000"/>
                        <a:headEnd/>
                        <a:tailEnd/>
                      </a:ln>
                      <a:effectLst/>
                    </a:spPr>
                    <a:txSp>
                      <a:txBody>
                        <a:bodyPr wrap="none" anchor="ct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36" name="Line 29"/>
                      <a:cNvSpPr>
                        <a:spLocks noChangeShapeType="1"/>
                      </a:cNvSpPr>
                    </a:nvSpPr>
                    <a:spPr bwMode="auto">
                      <a:xfrm>
                        <a:off x="2397926" y="3047984"/>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37" name="Line 29"/>
                      <a:cNvSpPr>
                        <a:spLocks noChangeShapeType="1"/>
                      </a:cNvSpPr>
                    </a:nvSpPr>
                    <a:spPr bwMode="auto">
                      <a:xfrm>
                        <a:off x="2767041" y="3043208"/>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39" name="Line 29"/>
                      <a:cNvSpPr>
                        <a:spLocks noChangeShapeType="1"/>
                      </a:cNvSpPr>
                    </a:nvSpPr>
                    <a:spPr bwMode="auto">
                      <a:xfrm>
                        <a:off x="3719506" y="3048006"/>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43" name="Line 29"/>
                      <a:cNvSpPr>
                        <a:spLocks noChangeShapeType="1"/>
                      </a:cNvSpPr>
                    </a:nvSpPr>
                    <a:spPr bwMode="auto">
                      <a:xfrm>
                        <a:off x="4088621" y="3043230"/>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44" name="Line 29"/>
                      <a:cNvSpPr>
                        <a:spLocks noChangeShapeType="1"/>
                      </a:cNvSpPr>
                    </a:nvSpPr>
                    <a:spPr bwMode="auto">
                      <a:xfrm>
                        <a:off x="2971792" y="3043238"/>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45" name="Line 29"/>
                      <a:cNvSpPr>
                        <a:spLocks noChangeShapeType="1"/>
                      </a:cNvSpPr>
                    </a:nvSpPr>
                    <a:spPr bwMode="auto">
                      <a:xfrm>
                        <a:off x="3512343" y="3045619"/>
                        <a:ext cx="0" cy="333372"/>
                      </a:xfrm>
                      <a:prstGeom prst="line">
                        <a:avLst/>
                      </a:prstGeom>
                      <a:noFill/>
                      <a:ln w="9525">
                        <a:solidFill>
                          <a:schemeClr val="tx1"/>
                        </a:solidFill>
                        <a:prstDash val="dash"/>
                        <a:round/>
                        <a:headEnd/>
                        <a:tailEnd/>
                      </a:ln>
                      <a:effectLst/>
                    </a:spPr>
                    <a:txSp>
                      <a:txBody>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zh-CN" altLang="en-US"/>
                        </a:p>
                      </a:txBody>
                      <a:useSpRect/>
                    </a:txSp>
                  </a:sp>
                  <a:sp>
                    <a:nvSpPr>
                      <a:cNvPr id="46" name="矩形 45"/>
                      <a:cNvSpPr/>
                    </a:nvSpPr>
                    <a:spPr>
                      <a:xfrm>
                        <a:off x="2406648" y="2876550"/>
                        <a:ext cx="362600" cy="246221"/>
                      </a:xfrm>
                      <a:prstGeom prst="rect">
                        <a:avLst/>
                      </a:prstGeom>
                    </a:spPr>
                    <a:txSp>
                      <a:txBody>
                        <a:bodyPr wrap="none">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000" dirty="0" smtClean="0">
                              <a:latin typeface="Times New Roman" pitchFamily="18" charset="0"/>
                              <a:cs typeface="Times New Roman" pitchFamily="18" charset="0"/>
                            </a:rPr>
                            <a:t>DR</a:t>
                          </a:r>
                          <a:endParaRPr lang="zh-CN" altLang="en-US" sz="1000" dirty="0">
                            <a:latin typeface="Times New Roman" pitchFamily="18" charset="0"/>
                            <a:cs typeface="Times New Roman" pitchFamily="18" charset="0"/>
                          </a:endParaRPr>
                        </a:p>
                      </a:txBody>
                      <a:useSpRect/>
                    </a:txSp>
                  </a:sp>
                  <a:sp>
                    <a:nvSpPr>
                      <a:cNvPr id="47" name="矩形 46"/>
                      <a:cNvSpPr/>
                    </a:nvSpPr>
                    <a:spPr>
                      <a:xfrm>
                        <a:off x="3714744" y="2876550"/>
                        <a:ext cx="362600" cy="246221"/>
                      </a:xfrm>
                      <a:prstGeom prst="rect">
                        <a:avLst/>
                      </a:prstGeom>
                    </a:spPr>
                    <a:txSp>
                      <a:txBody>
                        <a:bodyPr wrap="none">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000" dirty="0" smtClean="0">
                              <a:latin typeface="Times New Roman" pitchFamily="18" charset="0"/>
                              <a:cs typeface="Times New Roman" pitchFamily="18" charset="0"/>
                            </a:rPr>
                            <a:t>DR</a:t>
                          </a:r>
                          <a:endParaRPr lang="zh-CN" altLang="en-US" sz="1000" dirty="0">
                            <a:latin typeface="Times New Roman" pitchFamily="18" charset="0"/>
                            <a:cs typeface="Times New Roman" pitchFamily="18" charset="0"/>
                          </a:endParaRPr>
                        </a:p>
                      </a:txBody>
                      <a:useSpRect/>
                    </a:txSp>
                  </a:sp>
                  <a:sp>
                    <a:nvSpPr>
                      <a:cNvPr id="62" name="矩形 61"/>
                      <a:cNvSpPr/>
                    </a:nvSpPr>
                    <a:spPr>
                      <a:xfrm>
                        <a:off x="2668574" y="2876550"/>
                        <a:ext cx="391454" cy="246221"/>
                      </a:xfrm>
                      <a:prstGeom prst="rect">
                        <a:avLst/>
                      </a:prstGeom>
                    </a:spPr>
                    <a:txSp>
                      <a:txBody>
                        <a:bodyPr wrap="none">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000" dirty="0" smtClean="0">
                              <a:latin typeface="Times New Roman" pitchFamily="18" charset="0"/>
                              <a:cs typeface="Times New Roman" pitchFamily="18" charset="0"/>
                            </a:rPr>
                            <a:t>TIR</a:t>
                          </a:r>
                          <a:endParaRPr lang="zh-CN" altLang="en-US" sz="1000" dirty="0">
                            <a:latin typeface="Times New Roman" pitchFamily="18" charset="0"/>
                            <a:cs typeface="Times New Roman" pitchFamily="18" charset="0"/>
                          </a:endParaRPr>
                        </a:p>
                      </a:txBody>
                      <a:useSpRect/>
                    </a:txSp>
                  </a:sp>
                  <a:sp>
                    <a:nvSpPr>
                      <a:cNvPr id="69" name="矩形 68"/>
                      <a:cNvSpPr/>
                    </a:nvSpPr>
                    <a:spPr>
                      <a:xfrm>
                        <a:off x="3422642" y="2876550"/>
                        <a:ext cx="391454" cy="246221"/>
                      </a:xfrm>
                      <a:prstGeom prst="rect">
                        <a:avLst/>
                      </a:prstGeom>
                    </a:spPr>
                    <a:txSp>
                      <a:txBody>
                        <a:bodyPr wrap="none">
                          <a:spAutoFit/>
                        </a:bodyPr>
                        <a:lstStyle>
                          <a:defPPr>
                            <a:defRPr lang="zh-CN"/>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altLang="zh-CN" sz="1000" dirty="0" smtClean="0">
                              <a:latin typeface="Times New Roman" pitchFamily="18" charset="0"/>
                              <a:cs typeface="Times New Roman" pitchFamily="18" charset="0"/>
                            </a:rPr>
                            <a:t>TIR</a:t>
                          </a:r>
                          <a:endParaRPr lang="zh-CN" altLang="en-US" sz="1000" dirty="0">
                            <a:latin typeface="Times New Roman" pitchFamily="18" charset="0"/>
                            <a:cs typeface="Times New Roman" pitchFamily="18" charset="0"/>
                          </a:endParaRPr>
                        </a:p>
                      </a:txBody>
                      <a:useSpRect/>
                    </a:txSp>
                  </a:sp>
                </lc:lockedCanvas>
              </a:graphicData>
            </a:graphic>
          </wp:inline>
        </w:drawing>
      </w:r>
    </w:p>
    <w:p w:rsidR="001D4B2A" w:rsidRPr="002D21F6" w:rsidRDefault="001D4B2A" w:rsidP="00F10558">
      <w:pPr>
        <w:rPr>
          <w:color w:val="auto"/>
        </w:rPr>
      </w:pPr>
      <w:r w:rsidRPr="002D21F6">
        <w:rPr>
          <w:b/>
          <w:color w:val="auto"/>
        </w:rPr>
        <w:t>Figure 1. Structure of a MITE.</w:t>
      </w:r>
      <w:r w:rsidR="009330A1" w:rsidRPr="002D21F6">
        <w:rPr>
          <w:rFonts w:hint="eastAsia"/>
          <w:b/>
          <w:color w:val="auto"/>
        </w:rPr>
        <w:t xml:space="preserve"> </w:t>
      </w:r>
      <w:r w:rsidR="00734D3F" w:rsidRPr="002D21F6">
        <w:rPr>
          <w:color w:val="auto"/>
        </w:rPr>
        <w:t>A MITE has a pair of Terminal Inverted Repeats (TIRs) in the boundary and a pair of Direct Repeats (DRs) in the direct flanking region</w:t>
      </w:r>
      <w:r w:rsidR="00734D3F" w:rsidRPr="002D21F6">
        <w:rPr>
          <w:rFonts w:hint="eastAsia"/>
          <w:color w:val="auto"/>
        </w:rPr>
        <w:t>.</w:t>
      </w:r>
    </w:p>
    <w:p w:rsidR="001D4B2A" w:rsidRPr="002D21F6" w:rsidRDefault="001D4B2A" w:rsidP="00F10558">
      <w:pPr>
        <w:rPr>
          <w:color w:val="auto"/>
        </w:rPr>
      </w:pPr>
      <w:r w:rsidRPr="002D21F6">
        <w:rPr>
          <w:color w:val="auto"/>
        </w:rPr>
        <w:t>MUSTv2 implements the following procedure to</w:t>
      </w:r>
      <w:r w:rsidR="00EC6CDA" w:rsidRPr="002D21F6">
        <w:rPr>
          <w:color w:val="auto"/>
        </w:rPr>
        <w:t xml:space="preserve"> detect MITEs in a given genome</w:t>
      </w:r>
      <w:r w:rsidR="00EC6CDA" w:rsidRPr="002D21F6">
        <w:rPr>
          <w:rFonts w:hint="eastAsia"/>
          <w:color w:val="auto"/>
        </w:rPr>
        <w:t xml:space="preserve">, and all the parameters may be changed </w:t>
      </w:r>
      <w:r w:rsidR="00EC6CDA" w:rsidRPr="002D21F6">
        <w:rPr>
          <w:color w:val="auto"/>
        </w:rPr>
        <w:t>in the command line.</w:t>
      </w:r>
    </w:p>
    <w:p w:rsidR="001D4B2A" w:rsidRPr="002D21F6" w:rsidRDefault="001D4B2A" w:rsidP="00C53590">
      <w:pPr>
        <w:pStyle w:val="a6"/>
        <w:numPr>
          <w:ilvl w:val="0"/>
          <w:numId w:val="5"/>
        </w:numPr>
        <w:spacing w:after="0"/>
        <w:ind w:firstLineChars="0"/>
        <w:rPr>
          <w:color w:val="auto"/>
        </w:rPr>
      </w:pPr>
      <w:r w:rsidRPr="002D21F6">
        <w:rPr>
          <w:color w:val="auto"/>
        </w:rPr>
        <w:t>Detect all the pairs of TIRs satisfying the given parameters in the given genome, with the following parameters</w:t>
      </w:r>
    </w:p>
    <w:p w:rsidR="001D4B2A" w:rsidRPr="002D21F6" w:rsidRDefault="001D4B2A" w:rsidP="00C53590">
      <w:pPr>
        <w:pStyle w:val="a6"/>
        <w:numPr>
          <w:ilvl w:val="1"/>
          <w:numId w:val="5"/>
        </w:numPr>
        <w:spacing w:after="0"/>
        <w:ind w:firstLineChars="0"/>
        <w:rPr>
          <w:color w:val="auto"/>
        </w:rPr>
      </w:pPr>
      <w:r w:rsidRPr="002D21F6">
        <w:rPr>
          <w:color w:val="auto"/>
        </w:rPr>
        <w:t>(MinTIR, MaxTIR): minimum and maximum lengths of TIRs</w:t>
      </w:r>
      <w:r w:rsidR="00D21718" w:rsidRPr="002D21F6">
        <w:rPr>
          <w:rFonts w:hint="eastAsia"/>
          <w:color w:val="auto"/>
        </w:rPr>
        <w:t>, with defaults 8 and 50.</w:t>
      </w:r>
    </w:p>
    <w:p w:rsidR="001D4B2A" w:rsidRPr="002D21F6" w:rsidRDefault="001D4B2A" w:rsidP="00C53590">
      <w:pPr>
        <w:pStyle w:val="a6"/>
        <w:numPr>
          <w:ilvl w:val="1"/>
          <w:numId w:val="5"/>
        </w:numPr>
        <w:spacing w:after="0"/>
        <w:ind w:firstLineChars="0"/>
        <w:rPr>
          <w:color w:val="auto"/>
        </w:rPr>
      </w:pPr>
      <w:r w:rsidRPr="002D21F6">
        <w:rPr>
          <w:color w:val="auto"/>
        </w:rPr>
        <w:t>(MinDR, MaxDR): minimum and maximum lengths of DRs</w:t>
      </w:r>
      <w:r w:rsidR="00D21718" w:rsidRPr="002D21F6">
        <w:rPr>
          <w:rFonts w:hint="eastAsia"/>
          <w:color w:val="auto"/>
        </w:rPr>
        <w:t>, with defaults 2 and 30.</w:t>
      </w:r>
    </w:p>
    <w:p w:rsidR="001D4B2A" w:rsidRPr="002D21F6" w:rsidRDefault="001D4B2A" w:rsidP="00C53590">
      <w:pPr>
        <w:pStyle w:val="a6"/>
        <w:numPr>
          <w:ilvl w:val="1"/>
          <w:numId w:val="5"/>
        </w:numPr>
        <w:spacing w:after="0"/>
        <w:ind w:firstLineChars="0"/>
        <w:rPr>
          <w:color w:val="auto"/>
        </w:rPr>
      </w:pPr>
      <w:r w:rsidRPr="002D21F6">
        <w:rPr>
          <w:color w:val="auto"/>
        </w:rPr>
        <w:t>(MinMITE, MaxMITE): minimum and maximum lengths of MITEs</w:t>
      </w:r>
      <w:r w:rsidR="00D21718" w:rsidRPr="002D21F6">
        <w:rPr>
          <w:rFonts w:hint="eastAsia"/>
          <w:color w:val="auto"/>
        </w:rPr>
        <w:t>, with defaults 100 and 600.</w:t>
      </w:r>
    </w:p>
    <w:p w:rsidR="001D4B2A" w:rsidRPr="002D21F6" w:rsidRDefault="001D4B2A" w:rsidP="00C53590">
      <w:pPr>
        <w:pStyle w:val="a6"/>
        <w:numPr>
          <w:ilvl w:val="1"/>
          <w:numId w:val="5"/>
        </w:numPr>
        <w:spacing w:after="0"/>
        <w:ind w:firstLineChars="0"/>
        <w:rPr>
          <w:color w:val="auto"/>
        </w:rPr>
      </w:pPr>
      <w:r w:rsidRPr="002D21F6">
        <w:rPr>
          <w:color w:val="auto"/>
        </w:rPr>
        <w:t xml:space="preserve">FixedFlanking: the length of flanking regions for screening </w:t>
      </w:r>
      <w:r w:rsidR="00D21718" w:rsidRPr="002D21F6">
        <w:rPr>
          <w:color w:val="auto"/>
        </w:rPr>
        <w:t xml:space="preserve">DRs, </w:t>
      </w:r>
      <w:r w:rsidR="00D21718" w:rsidRPr="002D21F6">
        <w:rPr>
          <w:rFonts w:hint="eastAsia"/>
          <w:color w:val="auto"/>
        </w:rPr>
        <w:t xml:space="preserve">which </w:t>
      </w:r>
      <w:r w:rsidR="00D21718" w:rsidRPr="002D21F6">
        <w:rPr>
          <w:color w:val="auto"/>
        </w:rPr>
        <w:t>must be greater than MaxDR</w:t>
      </w:r>
      <w:r w:rsidR="00D21718" w:rsidRPr="002D21F6">
        <w:rPr>
          <w:rFonts w:hint="eastAsia"/>
          <w:color w:val="auto"/>
        </w:rPr>
        <w:t xml:space="preserve"> and has the default 50.</w:t>
      </w:r>
    </w:p>
    <w:p w:rsidR="001D4B2A" w:rsidRPr="002D21F6" w:rsidRDefault="001D4B2A" w:rsidP="00C53590">
      <w:pPr>
        <w:pStyle w:val="a6"/>
        <w:numPr>
          <w:ilvl w:val="1"/>
          <w:numId w:val="5"/>
        </w:numPr>
        <w:spacing w:after="0"/>
        <w:ind w:firstLineChars="0"/>
        <w:rPr>
          <w:color w:val="auto"/>
        </w:rPr>
      </w:pPr>
      <w:r w:rsidRPr="002D21F6">
        <w:rPr>
          <w:color w:val="auto"/>
        </w:rPr>
        <w:t>MutationRate: variation</w:t>
      </w:r>
      <w:r w:rsidR="002D1B16" w:rsidRPr="002D21F6">
        <w:rPr>
          <w:color w:val="auto"/>
        </w:rPr>
        <w:t>s between pairs of TIRs and DRs, with default 0.80.</w:t>
      </w:r>
    </w:p>
    <w:p w:rsidR="001D4B2A" w:rsidRPr="002D21F6" w:rsidRDefault="001D4B2A" w:rsidP="00C53590">
      <w:pPr>
        <w:pStyle w:val="a6"/>
        <w:numPr>
          <w:ilvl w:val="0"/>
          <w:numId w:val="5"/>
        </w:numPr>
        <w:spacing w:after="0"/>
        <w:ind w:firstLineChars="0"/>
        <w:rPr>
          <w:color w:val="auto"/>
        </w:rPr>
      </w:pPr>
      <w:r w:rsidRPr="002D21F6">
        <w:rPr>
          <w:color w:val="auto"/>
        </w:rPr>
        <w:t>Test whether a given pair of TIRs is flanked by a pair of DRs.</w:t>
      </w:r>
    </w:p>
    <w:p w:rsidR="001D4B2A" w:rsidRPr="002D21F6" w:rsidRDefault="001D4B2A" w:rsidP="00C53590">
      <w:pPr>
        <w:pStyle w:val="a6"/>
        <w:numPr>
          <w:ilvl w:val="1"/>
          <w:numId w:val="5"/>
        </w:numPr>
        <w:spacing w:after="0"/>
        <w:ind w:firstLineChars="0"/>
        <w:rPr>
          <w:color w:val="auto"/>
        </w:rPr>
      </w:pPr>
      <w:r w:rsidRPr="002D21F6">
        <w:rPr>
          <w:color w:val="auto"/>
        </w:rPr>
        <w:t>This pair of TIRs will be skipped, if not satisfying this testing.</w:t>
      </w:r>
    </w:p>
    <w:p w:rsidR="001D4B2A" w:rsidRPr="002D21F6" w:rsidRDefault="001D4B2A" w:rsidP="00C53590">
      <w:pPr>
        <w:pStyle w:val="a6"/>
        <w:numPr>
          <w:ilvl w:val="0"/>
          <w:numId w:val="5"/>
        </w:numPr>
        <w:spacing w:after="0"/>
        <w:ind w:firstLineChars="0"/>
        <w:rPr>
          <w:color w:val="auto"/>
        </w:rPr>
      </w:pPr>
      <w:r w:rsidRPr="002D21F6">
        <w:rPr>
          <w:color w:val="auto"/>
        </w:rPr>
        <w:t>Cluster the candidate MITEs, and only keep those clusters with minimally required copy numbers, and the same TIR/DR signals.</w:t>
      </w:r>
    </w:p>
    <w:p w:rsidR="001D4B2A" w:rsidRPr="002D21F6" w:rsidRDefault="001D4B2A" w:rsidP="00C53590">
      <w:pPr>
        <w:pStyle w:val="a6"/>
        <w:numPr>
          <w:ilvl w:val="1"/>
          <w:numId w:val="5"/>
        </w:numPr>
        <w:spacing w:after="0"/>
        <w:ind w:firstLineChars="0"/>
        <w:rPr>
          <w:color w:val="auto"/>
        </w:rPr>
      </w:pPr>
      <w:r w:rsidRPr="002D21F6">
        <w:rPr>
          <w:color w:val="auto"/>
        </w:rPr>
        <w:t>This is to group copies of the same MITE together</w:t>
      </w:r>
    </w:p>
    <w:p w:rsidR="001D4B2A" w:rsidRPr="002D21F6" w:rsidRDefault="001D4B2A" w:rsidP="00C53590">
      <w:pPr>
        <w:pStyle w:val="a6"/>
        <w:numPr>
          <w:ilvl w:val="0"/>
          <w:numId w:val="5"/>
        </w:numPr>
        <w:spacing w:after="0"/>
        <w:ind w:firstLineChars="0"/>
        <w:rPr>
          <w:color w:val="auto"/>
        </w:rPr>
      </w:pPr>
      <w:r w:rsidRPr="002D21F6">
        <w:rPr>
          <w:color w:val="auto"/>
        </w:rPr>
        <w:t>Due to the possible mutations in TIRs and DRs, another round of screening for all the full copies of the detected MITE copies is conducted.</w:t>
      </w:r>
    </w:p>
    <w:p w:rsidR="001D4B2A" w:rsidRPr="002D21F6" w:rsidRDefault="001D4B2A" w:rsidP="00C53590">
      <w:pPr>
        <w:pStyle w:val="a6"/>
        <w:numPr>
          <w:ilvl w:val="1"/>
          <w:numId w:val="5"/>
        </w:numPr>
        <w:spacing w:after="0"/>
        <w:ind w:firstLineChars="0"/>
        <w:rPr>
          <w:color w:val="auto"/>
        </w:rPr>
      </w:pPr>
      <w:r w:rsidRPr="002D21F6">
        <w:rPr>
          <w:color w:val="auto"/>
        </w:rPr>
        <w:t xml:space="preserve">To </w:t>
      </w:r>
      <w:r w:rsidR="00CA4D70" w:rsidRPr="002D21F6">
        <w:rPr>
          <w:color w:val="auto"/>
        </w:rPr>
        <w:t>confirm whe</w:t>
      </w:r>
      <w:r w:rsidRPr="002D21F6">
        <w:rPr>
          <w:color w:val="auto"/>
        </w:rPr>
        <w:t>t</w:t>
      </w:r>
      <w:r w:rsidR="00CA4D70" w:rsidRPr="002D21F6">
        <w:rPr>
          <w:rFonts w:hint="eastAsia"/>
          <w:color w:val="auto"/>
        </w:rPr>
        <w:t>h</w:t>
      </w:r>
      <w:r w:rsidRPr="002D21F6">
        <w:rPr>
          <w:color w:val="auto"/>
        </w:rPr>
        <w:t>er the MITE copies are full copies, clustered from the above step.</w:t>
      </w:r>
    </w:p>
    <w:p w:rsidR="001D4B2A" w:rsidRPr="002D21F6" w:rsidRDefault="001D4B2A" w:rsidP="00C53590">
      <w:pPr>
        <w:pStyle w:val="a6"/>
        <w:numPr>
          <w:ilvl w:val="0"/>
          <w:numId w:val="5"/>
        </w:numPr>
        <w:spacing w:after="0"/>
        <w:ind w:firstLineChars="0"/>
        <w:rPr>
          <w:color w:val="auto"/>
        </w:rPr>
      </w:pPr>
      <w:r w:rsidRPr="002D21F6">
        <w:rPr>
          <w:color w:val="auto"/>
        </w:rPr>
        <w:t>Re-screen the newly detected copies for the same TIR/DR signals of the same cluster.</w:t>
      </w:r>
    </w:p>
    <w:p w:rsidR="001D4B2A" w:rsidRPr="002D21F6" w:rsidRDefault="001D4B2A" w:rsidP="00C53590">
      <w:pPr>
        <w:pStyle w:val="a6"/>
        <w:numPr>
          <w:ilvl w:val="1"/>
          <w:numId w:val="5"/>
        </w:numPr>
        <w:spacing w:after="0"/>
        <w:ind w:firstLineChars="0"/>
        <w:rPr>
          <w:color w:val="auto"/>
        </w:rPr>
      </w:pPr>
      <w:r w:rsidRPr="002D21F6">
        <w:rPr>
          <w:color w:val="auto"/>
        </w:rPr>
        <w:t>To re-detect the TIRs and DRs of the confirmed full copies, whose boundaries may be slightly changed</w:t>
      </w:r>
    </w:p>
    <w:p w:rsidR="001D4B2A" w:rsidRPr="002D21F6" w:rsidRDefault="001D4B2A" w:rsidP="00C53590">
      <w:pPr>
        <w:pStyle w:val="a6"/>
        <w:numPr>
          <w:ilvl w:val="0"/>
          <w:numId w:val="5"/>
        </w:numPr>
        <w:spacing w:after="0"/>
        <w:ind w:firstLineChars="0"/>
        <w:rPr>
          <w:color w:val="auto"/>
        </w:rPr>
      </w:pPr>
      <w:r w:rsidRPr="002D21F6">
        <w:rPr>
          <w:color w:val="auto"/>
        </w:rPr>
        <w:t>Summarize and output all the detected MITE copies, together with their detailed sequence structures.</w:t>
      </w:r>
    </w:p>
    <w:p w:rsidR="001D4B2A" w:rsidRPr="002D21F6" w:rsidRDefault="001D4B2A" w:rsidP="00C53590">
      <w:pPr>
        <w:pStyle w:val="a6"/>
        <w:numPr>
          <w:ilvl w:val="1"/>
          <w:numId w:val="5"/>
        </w:numPr>
        <w:spacing w:after="0"/>
        <w:ind w:firstLineChars="0"/>
        <w:rPr>
          <w:color w:val="auto"/>
        </w:rPr>
      </w:pPr>
      <w:r w:rsidRPr="002D21F6">
        <w:rPr>
          <w:color w:val="auto"/>
        </w:rPr>
        <w:t>Summarize the current comprehensive annotations into human-readable format.</w:t>
      </w:r>
    </w:p>
    <w:p w:rsidR="005F5B2A" w:rsidRPr="002D21F6" w:rsidRDefault="005F5B2A" w:rsidP="005F5B2A">
      <w:pPr>
        <w:rPr>
          <w:color w:val="auto"/>
        </w:rPr>
      </w:pPr>
      <w:r w:rsidRPr="002D21F6">
        <w:rPr>
          <w:rFonts w:hint="eastAsia"/>
          <w:color w:val="auto"/>
        </w:rPr>
        <w:t>There are three major improvements for the MUST algorithm. Firstly, MUSTv1 used a slow Markov Chain cLustering (MCL) algorithm</w:t>
      </w:r>
      <w:r w:rsidR="008204B4" w:rsidRPr="002D21F6">
        <w:rPr>
          <w:rFonts w:hint="eastAsia"/>
          <w:color w:val="auto"/>
        </w:rPr>
        <w:t xml:space="preserve"> </w:t>
      </w:r>
      <w:r w:rsidR="00411273" w:rsidRPr="002D21F6">
        <w:rPr>
          <w:color w:val="auto"/>
        </w:rPr>
        <w:fldChar w:fldCharType="begin"/>
      </w:r>
      <w:r w:rsidR="001735FC" w:rsidRPr="002D21F6">
        <w:rPr>
          <w:color w:val="auto"/>
        </w:rPr>
        <w:instrText xml:space="preserve"> ADDIN EN.CITE &lt;EndNote&gt;&lt;Cite&gt;&lt;Author&gt;Enright&lt;/Author&gt;&lt;Year&gt;2002&lt;/Year&gt;&lt;RecNum&gt;15&lt;/RecNum&gt;&lt;DisplayText&gt;[10]&lt;/DisplayText&gt;&lt;record&gt;&lt;rec-number&gt;15&lt;/rec-number&gt;&lt;foreign-keys&gt;&lt;key app="EN" db-id="5xxfp2adezw0dpewz2p5z2rqpppap09f0w5a"&gt;15&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isbn&gt;1362-4962 (Electronic)&amp;#xD;0305-1048 (Linking)&lt;/isbn&gt;&lt;accession-num&gt;11917018&lt;/accession-num&gt;&lt;urls&gt;&lt;related-urls&gt;&lt;url&gt;http://www.ncbi.nlm.nih.gov/pubmed/11917018&lt;/url&gt;&lt;/related-urls&gt;&lt;/urls&gt;&lt;custom2&gt;101833&lt;/custom2&gt;&lt;/record&gt;&lt;/Cite&gt;&lt;/EndNote&gt;</w:instrText>
      </w:r>
      <w:r w:rsidR="00411273" w:rsidRPr="002D21F6">
        <w:rPr>
          <w:color w:val="auto"/>
        </w:rPr>
        <w:fldChar w:fldCharType="separate"/>
      </w:r>
      <w:r w:rsidR="001B0897" w:rsidRPr="002D21F6">
        <w:rPr>
          <w:noProof/>
          <w:color w:val="auto"/>
        </w:rPr>
        <w:t>[</w:t>
      </w:r>
      <w:hyperlink w:anchor="_ENREF_10" w:tooltip="Enright, 2002 #15" w:history="1">
        <w:r w:rsidR="00AE19D0" w:rsidRPr="002D21F6">
          <w:rPr>
            <w:noProof/>
            <w:color w:val="auto"/>
          </w:rPr>
          <w:t>10</w:t>
        </w:r>
      </w:hyperlink>
      <w:r w:rsidR="001B0897" w:rsidRPr="002D21F6">
        <w:rPr>
          <w:noProof/>
          <w:color w:val="auto"/>
        </w:rPr>
        <w:t>]</w:t>
      </w:r>
      <w:r w:rsidR="00411273" w:rsidRPr="002D21F6">
        <w:rPr>
          <w:color w:val="auto"/>
        </w:rPr>
        <w:fldChar w:fldCharType="end"/>
      </w:r>
      <w:r w:rsidRPr="002D21F6">
        <w:rPr>
          <w:rFonts w:hint="eastAsia"/>
          <w:color w:val="auto"/>
        </w:rPr>
        <w:t xml:space="preserve"> to group the detected candidate MITEs into families, and MUSTv2 implements a heuristic clustering algorithm</w:t>
      </w:r>
      <w:r w:rsidRPr="002D21F6">
        <w:rPr>
          <w:color w:val="auto"/>
        </w:rPr>
        <w:t xml:space="preserve"> by joining a given element with the element of the largest overlap in the same group</w:t>
      </w:r>
      <w:r w:rsidRPr="002D21F6">
        <w:rPr>
          <w:rFonts w:hint="eastAsia"/>
          <w:color w:val="auto"/>
        </w:rPr>
        <w:t xml:space="preserve">. Secondly, </w:t>
      </w:r>
      <w:r w:rsidRPr="002D21F6">
        <w:rPr>
          <w:color w:val="auto"/>
        </w:rPr>
        <w:t>by focusing on the recently proliferated MITE copies</w:t>
      </w:r>
      <w:r w:rsidRPr="002D21F6">
        <w:rPr>
          <w:rFonts w:hint="eastAsia"/>
          <w:color w:val="auto"/>
        </w:rPr>
        <w:t xml:space="preserve">, MUSTv2 now requires the external boundaries of TIRs to be strictly reversely complementary and only allows mutations in the TIR internal regions, whereas MUSTv1 allows mutations in any positions of TIRs. Thirdly, all the for-loops in the code are optimized to increase the running speeds. </w:t>
      </w:r>
    </w:p>
    <w:p w:rsidR="005F5B2A" w:rsidRPr="002D21F6" w:rsidRDefault="005F5B2A" w:rsidP="00371650">
      <w:pPr>
        <w:rPr>
          <w:color w:val="auto"/>
        </w:rPr>
      </w:pPr>
      <w:r w:rsidRPr="002D21F6">
        <w:rPr>
          <w:rFonts w:hint="eastAsia"/>
          <w:color w:val="auto"/>
        </w:rPr>
        <w:t>MUSTv2 is implemented using Perl/C++ program languages, and BioPerl library</w:t>
      </w:r>
      <w:r w:rsidR="006402CA" w:rsidRPr="002D21F6">
        <w:rPr>
          <w:rFonts w:hint="eastAsia"/>
          <w:color w:val="auto"/>
        </w:rPr>
        <w:t xml:space="preserve"> </w:t>
      </w:r>
      <w:r w:rsidR="00411273" w:rsidRPr="002D21F6">
        <w:rPr>
          <w:color w:val="auto"/>
        </w:rPr>
        <w:fldChar w:fldCharType="begin"/>
      </w:r>
      <w:r w:rsidR="0035107E" w:rsidRPr="002D21F6">
        <w:rPr>
          <w:color w:val="auto"/>
        </w:rPr>
        <w:instrText xml:space="preserve"> ADDIN EN.CITE &lt;EndNote&gt;&lt;Cite&gt;&lt;Author&gt;Stajich&lt;/Author&gt;&lt;Year&gt;2007&lt;/Year&gt;&lt;RecNum&gt;17&lt;/RecNum&gt;&lt;DisplayText&gt;[11]&lt;/DisplayText&gt;&lt;record&gt;&lt;rec-number&gt;17&lt;/rec-number&gt;&lt;foreign-keys&gt;&lt;key app="EN" db-id="5xxfp2adezw0dpewz2p5z2rqpppap09f0w5a"&gt;17&lt;/key&gt;&lt;/foreign-keys&gt;&lt;ref-type name="Journal Article"&gt;17&lt;/ref-type&gt;&lt;contributors&gt;&lt;authors&gt;&lt;author&gt;Stajich, J. E.&lt;/author&gt;&lt;/authors&gt;&lt;/contributors&gt;&lt;auth-address&gt;Department of Molecular Genetics and Microbiology, Duke University, Durham, NC, USA.&lt;/auth-address&gt;&lt;titles&gt;&lt;title&gt;An Introduction to BioPerl&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535-48&lt;/pages&gt;&lt;volume&gt;406&lt;/volume&gt;&lt;keywords&gt;&lt;keyword&gt;Computational Biology/*methods&lt;/keyword&gt;&lt;keyword&gt;Databases, Genetic&lt;/keyword&gt;&lt;keyword&gt;*Programming Languages&lt;/keyword&gt;&lt;keyword&gt;*Software&lt;/keyword&gt;&lt;keyword&gt;User-Computer Interface&lt;/keyword&gt;&lt;/keywords&gt;&lt;dates&gt;&lt;year&gt;2007&lt;/year&gt;&lt;/dates&gt;&lt;isbn&gt;1064-3745 (Print)&amp;#xD;1064-3745 (Linking)&lt;/isbn&gt;&lt;accession-num&gt;18287711&lt;/accession-num&gt;&lt;urls&gt;&lt;related-urls&gt;&lt;url&gt;http://www.ncbi.nlm.nih.gov/pubmed/18287711&lt;/url&gt;&lt;/related-urls&gt;&lt;/urls&gt;&lt;/record&gt;&lt;/Cite&gt;&lt;/EndNote&gt;</w:instrText>
      </w:r>
      <w:r w:rsidR="00411273" w:rsidRPr="002D21F6">
        <w:rPr>
          <w:color w:val="auto"/>
        </w:rPr>
        <w:fldChar w:fldCharType="separate"/>
      </w:r>
      <w:r w:rsidR="0035107E" w:rsidRPr="002D21F6">
        <w:rPr>
          <w:noProof/>
          <w:color w:val="auto"/>
        </w:rPr>
        <w:t>[</w:t>
      </w:r>
      <w:hyperlink w:anchor="_ENREF_11" w:tooltip="Stajich, 2007 #17" w:history="1">
        <w:r w:rsidR="00AE19D0" w:rsidRPr="002D21F6">
          <w:rPr>
            <w:noProof/>
            <w:color w:val="auto"/>
          </w:rPr>
          <w:t>11</w:t>
        </w:r>
      </w:hyperlink>
      <w:r w:rsidR="0035107E" w:rsidRPr="002D21F6">
        <w:rPr>
          <w:noProof/>
          <w:color w:val="auto"/>
        </w:rPr>
        <w:t>]</w:t>
      </w:r>
      <w:r w:rsidR="00411273" w:rsidRPr="002D21F6">
        <w:rPr>
          <w:color w:val="auto"/>
        </w:rPr>
        <w:fldChar w:fldCharType="end"/>
      </w:r>
      <w:r w:rsidRPr="002D21F6">
        <w:rPr>
          <w:rFonts w:hint="eastAsia"/>
          <w:color w:val="auto"/>
        </w:rPr>
        <w:t xml:space="preserve"> is also used to process the sequence files. This setting makes MUSTv2 portable to any Linux/Unix-based high performance computing environment</w:t>
      </w:r>
      <w:r w:rsidRPr="002D21F6">
        <w:rPr>
          <w:color w:val="auto"/>
        </w:rPr>
        <w:t>s</w:t>
      </w:r>
      <w:r w:rsidRPr="002D21F6">
        <w:rPr>
          <w:rFonts w:hint="eastAsia"/>
          <w:color w:val="auto"/>
        </w:rPr>
        <w:t xml:space="preserve"> and Windows/Linux/Unix/AppleOS-based personal computers. This study is conducted in a Linux-based computing server with 48 Gb memory and 14 Tb hard disk.</w:t>
      </w:r>
    </w:p>
    <w:p w:rsidR="004B2F78" w:rsidRPr="002D21F6" w:rsidRDefault="004D458C" w:rsidP="00F46C72">
      <w:pPr>
        <w:pStyle w:val="2"/>
        <w:rPr>
          <w:color w:val="auto"/>
        </w:rPr>
      </w:pPr>
      <w:r w:rsidRPr="002D21F6">
        <w:rPr>
          <w:color w:val="auto"/>
        </w:rPr>
        <w:t>Results and Discussion</w:t>
      </w:r>
    </w:p>
    <w:p w:rsidR="00FF30F5" w:rsidRPr="002D21F6" w:rsidRDefault="00FF30F5" w:rsidP="008905D4">
      <w:pPr>
        <w:pStyle w:val="3"/>
        <w:rPr>
          <w:color w:val="auto"/>
        </w:rPr>
      </w:pPr>
      <w:r w:rsidRPr="002D21F6">
        <w:rPr>
          <w:rFonts w:hint="eastAsia"/>
          <w:color w:val="auto"/>
        </w:rPr>
        <w:t>The reference data</w:t>
      </w:r>
    </w:p>
    <w:p w:rsidR="00113918" w:rsidRPr="002D21F6" w:rsidRDefault="00113918" w:rsidP="00AA4670">
      <w:pPr>
        <w:rPr>
          <w:color w:val="auto"/>
        </w:rPr>
      </w:pPr>
      <w:r w:rsidRPr="002D21F6">
        <w:rPr>
          <w:rFonts w:hint="eastAsia"/>
          <w:color w:val="auto"/>
        </w:rPr>
        <w:t>There is no gold standard dataset of MITEs, and this study chooses to generate a simulated genome with inserted known MITE copies. The chromosome of Escherichia coli K12 MG1655 is chosen as the host genome. Three MITEs with clear sequence features are used as the template MITEs.</w:t>
      </w:r>
    </w:p>
    <w:p w:rsidR="00113918" w:rsidRPr="002D21F6" w:rsidRDefault="00113918" w:rsidP="00AA4670">
      <w:pPr>
        <w:rPr>
          <w:color w:val="auto"/>
        </w:rPr>
      </w:pPr>
      <w:r w:rsidRPr="002D21F6">
        <w:rPr>
          <w:rFonts w:hint="eastAsia"/>
          <w:color w:val="auto"/>
        </w:rPr>
        <w:t>The copy gi:</w:t>
      </w:r>
      <w:r w:rsidRPr="002D21F6">
        <w:rPr>
          <w:color w:val="auto"/>
        </w:rPr>
        <w:t>22830894</w:t>
      </w:r>
      <w:r w:rsidRPr="002D21F6">
        <w:rPr>
          <w:rFonts w:hint="eastAsia"/>
          <w:color w:val="auto"/>
        </w:rPr>
        <w:t xml:space="preserve"> of </w:t>
      </w:r>
      <w:r w:rsidRPr="002D21F6">
        <w:rPr>
          <w:rFonts w:hint="eastAsia"/>
          <w:i/>
          <w:color w:val="auto"/>
        </w:rPr>
        <w:t>mPing</w:t>
      </w:r>
      <w:r w:rsidRPr="002D21F6">
        <w:rPr>
          <w:rFonts w:hint="eastAsia"/>
          <w:color w:val="auto"/>
        </w:rPr>
        <w:t xml:space="preserve"> with its DR TAA is chosen </w:t>
      </w:r>
      <w:r w:rsidR="00411273" w:rsidRPr="002D21F6">
        <w:rPr>
          <w:color w:val="auto"/>
        </w:rPr>
        <w:fldChar w:fldCharType="begin"/>
      </w:r>
      <w:r w:rsidR="0035107E" w:rsidRPr="002D21F6">
        <w:rPr>
          <w:color w:val="auto"/>
        </w:rPr>
        <w:instrText xml:space="preserve"> ADDIN EN.CITE &lt;EndNote&gt;&lt;Cite&gt;&lt;Author&gt;Kikuchi&lt;/Author&gt;&lt;Year&gt;2003&lt;/Year&gt;&lt;RecNum&gt;16&lt;/RecNum&gt;&lt;DisplayText&gt;[12]&lt;/DisplayText&gt;&lt;record&gt;&lt;rec-number&gt;16&lt;/rec-number&gt;&lt;foreign-keys&gt;&lt;key app="EN" db-id="5xxfp2adezw0dpewz2p5z2rqpppap09f0w5a"&gt;16&lt;/key&gt;&lt;/foreign-keys&gt;&lt;ref-type name="Journal Article"&gt;17&lt;/ref-type&gt;&lt;contributors&gt;&lt;authors&gt;&lt;author&gt;Kikuchi, K.&lt;/author&gt;&lt;author&gt;Terauchi, K.&lt;/author&gt;&lt;author&gt;Wada, M.&lt;/author&gt;&lt;author&gt;Hirano, H. Y.&lt;/author&gt;&lt;/authors&gt;&lt;/contributors&gt;&lt;auth-address&gt;National Institute for Basic Biology, Okazaki 444-8585, Japan.&lt;/auth-address&gt;&lt;titles&gt;&lt;title&gt;The plant MITE mPing is mobilized in anther culture&lt;/title&gt;&lt;secondary-title&gt;Nature&lt;/secondary-title&gt;&lt;alt-title&gt;Nature&lt;/alt-title&gt;&lt;/titles&gt;&lt;periodical&gt;&lt;full-title&gt;Nature&lt;/full-title&gt;&lt;abbr-1&gt;Nature&lt;/abbr-1&gt;&lt;/periodical&gt;&lt;alt-periodical&gt;&lt;full-title&gt;Nature&lt;/full-title&gt;&lt;abbr-1&gt;Nature&lt;/abbr-1&gt;&lt;/alt-periodical&gt;&lt;pages&gt;167-70&lt;/pages&gt;&lt;volume&gt;421&lt;/volume&gt;&lt;number&gt;6919&lt;/number&gt;&lt;keywords&gt;&lt;keyword&gt;Base Sequence&lt;/keyword&gt;&lt;keyword&gt;Cells, Cultured&lt;/keyword&gt;&lt;keyword&gt;Chromosomes, Plant/genetics&lt;/keyword&gt;&lt;keyword&gt;DNA Transposable Elements/*genetics&lt;/keyword&gt;&lt;keyword&gt;Molecular Sequence Data&lt;/keyword&gt;&lt;keyword&gt;Mutagenesis, Insertional/*genetics&lt;/keyword&gt;&lt;keyword&gt;Oryza sativa/*genetics&lt;/keyword&gt;&lt;keyword&gt;Polymorphism, Genetic/genetics&lt;/keyword&gt;&lt;keyword&gt;Recombination, Genetic/genetics&lt;/keyword&gt;&lt;/keywords&gt;&lt;dates&gt;&lt;year&gt;2003&lt;/year&gt;&lt;pub-dates&gt;&lt;date&gt;Jan 9&lt;/date&gt;&lt;/pub-dates&gt;&lt;/dates&gt;&lt;isbn&gt;0028-0836 (Print)&amp;#xD;0028-0836 (Linking)&lt;/isbn&gt;&lt;accession-num&gt;12520303&lt;/accession-num&gt;&lt;urls&gt;&lt;related-urls&gt;&lt;url&gt;http://www.ncbi.nlm.nih.gov/pubmed/12520303&lt;/url&gt;&lt;/related-urls&gt;&lt;/urls&gt;&lt;electronic-resource-num&gt;10.1038/nature01218&lt;/electronic-resource-num&gt;&lt;/record&gt;&lt;/Cite&gt;&lt;/EndNote&gt;</w:instrText>
      </w:r>
      <w:r w:rsidR="00411273" w:rsidRPr="002D21F6">
        <w:rPr>
          <w:color w:val="auto"/>
        </w:rPr>
        <w:fldChar w:fldCharType="separate"/>
      </w:r>
      <w:r w:rsidR="0035107E" w:rsidRPr="002D21F6">
        <w:rPr>
          <w:noProof/>
          <w:color w:val="auto"/>
        </w:rPr>
        <w:t>[</w:t>
      </w:r>
      <w:hyperlink w:anchor="_ENREF_12" w:tooltip="Kikuchi, 2003 #16" w:history="1">
        <w:r w:rsidR="00AE19D0" w:rsidRPr="002D21F6">
          <w:rPr>
            <w:noProof/>
            <w:color w:val="auto"/>
          </w:rPr>
          <w:t>12</w:t>
        </w:r>
      </w:hyperlink>
      <w:r w:rsidR="0035107E" w:rsidRPr="002D21F6">
        <w:rPr>
          <w:noProof/>
          <w:color w:val="auto"/>
        </w:rPr>
        <w:t>]</w:t>
      </w:r>
      <w:r w:rsidR="00411273" w:rsidRPr="002D21F6">
        <w:rPr>
          <w:color w:val="auto"/>
        </w:rPr>
        <w:fldChar w:fldCharType="end"/>
      </w:r>
      <w:r w:rsidRPr="002D21F6">
        <w:rPr>
          <w:rFonts w:hint="eastAsia"/>
          <w:color w:val="auto"/>
        </w:rPr>
        <w:t xml:space="preserve">. The second template MITE is the copy of </w:t>
      </w:r>
      <w:r w:rsidRPr="002D21F6">
        <w:rPr>
          <w:rFonts w:hint="eastAsia"/>
          <w:i/>
          <w:color w:val="auto"/>
        </w:rPr>
        <w:t>Chunjie</w:t>
      </w:r>
      <w:r w:rsidRPr="002D21F6">
        <w:rPr>
          <w:rFonts w:hint="eastAsia"/>
          <w:color w:val="auto"/>
        </w:rPr>
        <w:t xml:space="preserve"> at NC_009483:</w:t>
      </w:r>
      <w:r w:rsidRPr="002D21F6">
        <w:rPr>
          <w:color w:val="auto"/>
        </w:rPr>
        <w:t xml:space="preserve"> 2632106-2632324</w:t>
      </w:r>
      <w:r w:rsidRPr="002D21F6">
        <w:rPr>
          <w:rFonts w:hint="eastAsia"/>
          <w:color w:val="auto"/>
        </w:rPr>
        <w:t xml:space="preserve">, and its DR is </w:t>
      </w:r>
      <w:r w:rsidRPr="002D21F6">
        <w:rPr>
          <w:color w:val="auto"/>
        </w:rPr>
        <w:t>ACGACCGGT</w:t>
      </w:r>
      <w:r w:rsidRPr="002D21F6">
        <w:rPr>
          <w:rFonts w:hint="eastAsia"/>
          <w:color w:val="auto"/>
        </w:rPr>
        <w:t xml:space="preserve"> </w:t>
      </w:r>
      <w:r w:rsidR="00411273" w:rsidRPr="002D21F6">
        <w:rPr>
          <w:color w:val="auto"/>
        </w:rPr>
        <w:fldChar w:fldCharType="begin"/>
      </w:r>
      <w:r w:rsidR="001735FC" w:rsidRPr="002D21F6">
        <w:rPr>
          <w:color w:val="auto"/>
        </w:rPr>
        <w:instrText xml:space="preserve"> ADDIN EN.CITE &lt;EndNote&gt;&lt;Cite&gt;&lt;Author&gt;Chen&lt;/Author&gt;&lt;Year&gt;2008&lt;/Year&gt;&lt;RecNum&gt;4&lt;/RecNum&gt;&lt;DisplayText&gt;[5]&lt;/DisplayText&gt;&lt;record&gt;&lt;rec-number&gt;4&lt;/rec-number&gt;&lt;foreign-keys&gt;&lt;key app="EN" db-id="5xxfp2adezw0dpewz2p5z2rqpppap09f0w5a"&gt;4&lt;/key&gt;&lt;/foreign-keys&gt;&lt;ref-type name="Journal Article"&gt;17&lt;/ref-type&gt;&lt;contributors&gt;&lt;authors&gt;&lt;author&gt;Chen, Y.&lt;/author&gt;&lt;author&gt;Zhou, F.&lt;/author&gt;&lt;author&gt;Li, G.&lt;/author&gt;&lt;author&gt;Xu, Y.&lt;/author&gt;&lt;/authors&gt;&lt;/contributors&gt;&lt;auth-address&gt;Computational Systems Biology Laborator, Department of Biochemistry and Molecular Biology and Institute of Bioinformatics, University of Georgia, Athens, GA 30602, USA.&lt;/auth-address&gt;&lt;titles&gt;&lt;title&gt;A recently active miniature inverted-repeat transposable element, Chunjie, inserted into an operon without disturbing the operon structure in Geobacter uraniireducens Rf4&lt;/title&gt;&lt;secondary-title&gt;Genetics&lt;/secondary-title&gt;&lt;alt-title&gt;Genetics&lt;/alt-title&gt;&lt;/titles&gt;&lt;pages&gt;2291-7&lt;/pages&gt;&lt;volume&gt;179&lt;/volume&gt;&lt;number&gt;4&lt;/number&gt;&lt;keywords&gt;&lt;keyword&gt;Base Sequence&lt;/keyword&gt;&lt;keyword&gt;*DNA Transposable Elements&lt;/keyword&gt;&lt;keyword&gt;Genome, Bacterial&lt;/keyword&gt;&lt;keyword&gt;Geobacter/classification/*genetics&lt;/keyword&gt;&lt;keyword&gt;Models, Genetic&lt;/keyword&gt;&lt;keyword&gt;Molecular Sequence Data&lt;/keyword&gt;&lt;keyword&gt;*Operon&lt;/keyword&gt;&lt;keyword&gt;Phylogeny&lt;/keyword&gt;&lt;keyword&gt;*Repetitive Sequences, Nucleic Acid&lt;/keyword&gt;&lt;/keywords&gt;&lt;dates&gt;&lt;year&gt;2008&lt;/year&gt;&lt;pub-dates&gt;&lt;date&gt;Aug&lt;/date&gt;&lt;/pub-dates&gt;&lt;/dates&gt;&lt;isbn&gt;0016-6731 (Print)&amp;#xD;0016-6731 (Linking)&lt;/isbn&gt;&lt;accession-num&gt;18660544&lt;/accession-num&gt;&lt;urls&gt;&lt;related-urls&gt;&lt;url&gt;http://www.ncbi.nlm.nih.gov/pubmed/18660544&lt;/url&gt;&lt;/related-urls&gt;&lt;/urls&gt;&lt;custom2&gt;2516098&lt;/custom2&gt;&lt;electronic-resource-num&gt;10.1534/genetics.108.089995&lt;/electronic-resource-num&gt;&lt;/record&gt;&lt;/Cite&gt;&lt;/EndNote&gt;</w:instrText>
      </w:r>
      <w:r w:rsidR="00411273" w:rsidRPr="002D21F6">
        <w:rPr>
          <w:color w:val="auto"/>
        </w:rPr>
        <w:fldChar w:fldCharType="separate"/>
      </w:r>
      <w:r w:rsidRPr="002D21F6">
        <w:rPr>
          <w:noProof/>
          <w:color w:val="auto"/>
        </w:rPr>
        <w:t>[</w:t>
      </w:r>
      <w:hyperlink w:anchor="_ENREF_5" w:tooltip="Chen, 2008 #4" w:history="1">
        <w:r w:rsidR="00AE19D0" w:rsidRPr="002D21F6">
          <w:rPr>
            <w:noProof/>
            <w:color w:val="auto"/>
          </w:rPr>
          <w:t>5</w:t>
        </w:r>
      </w:hyperlink>
      <w:r w:rsidRPr="002D21F6">
        <w:rPr>
          <w:noProof/>
          <w:color w:val="auto"/>
        </w:rPr>
        <w:t>]</w:t>
      </w:r>
      <w:r w:rsidR="00411273" w:rsidRPr="002D21F6">
        <w:rPr>
          <w:color w:val="auto"/>
        </w:rPr>
        <w:fldChar w:fldCharType="end"/>
      </w:r>
      <w:r w:rsidRPr="002D21F6">
        <w:rPr>
          <w:rFonts w:hint="eastAsia"/>
          <w:color w:val="auto"/>
        </w:rPr>
        <w:t xml:space="preserve">. The third template MITE </w:t>
      </w:r>
      <w:r w:rsidRPr="002D21F6">
        <w:rPr>
          <w:rFonts w:hint="eastAsia"/>
          <w:i/>
          <w:color w:val="auto"/>
        </w:rPr>
        <w:t>Nezha</w:t>
      </w:r>
      <w:r w:rsidRPr="002D21F6">
        <w:rPr>
          <w:rFonts w:hint="eastAsia"/>
          <w:color w:val="auto"/>
        </w:rPr>
        <w:t xml:space="preserve"> is retrieved from </w:t>
      </w:r>
      <w:r w:rsidRPr="002D21F6">
        <w:rPr>
          <w:color w:val="auto"/>
        </w:rPr>
        <w:t>NC_007413</w:t>
      </w:r>
      <w:r w:rsidRPr="002D21F6">
        <w:rPr>
          <w:rFonts w:hint="eastAsia"/>
          <w:color w:val="auto"/>
        </w:rPr>
        <w:t>:</w:t>
      </w:r>
      <w:r w:rsidRPr="002D21F6">
        <w:rPr>
          <w:color w:val="auto"/>
        </w:rPr>
        <w:t xml:space="preserve"> 2978180-2978317</w:t>
      </w:r>
      <w:r w:rsidRPr="002D21F6">
        <w:rPr>
          <w:rFonts w:hint="eastAsia"/>
          <w:color w:val="auto"/>
        </w:rPr>
        <w:t xml:space="preserve"> with the DR </w:t>
      </w:r>
      <w:r w:rsidRPr="002D21F6">
        <w:rPr>
          <w:color w:val="auto"/>
        </w:rPr>
        <w:t>CATTATCTAC</w:t>
      </w:r>
      <w:r w:rsidR="00212884" w:rsidRPr="002D21F6">
        <w:rPr>
          <w:rFonts w:hint="eastAsia"/>
          <w:color w:val="auto"/>
        </w:rPr>
        <w:t xml:space="preserve"> </w:t>
      </w:r>
      <w:r w:rsidR="00411273" w:rsidRPr="002D21F6">
        <w:rPr>
          <w:color w:val="auto"/>
        </w:rPr>
        <w:fldChar w:fldCharType="begin"/>
      </w:r>
      <w:r w:rsidR="00AE19D0" w:rsidRPr="002D21F6">
        <w:rPr>
          <w:color w:val="auto"/>
        </w:rPr>
        <w:instrText xml:space="preserve"> ADDIN EN.CITE &lt;EndNote&gt;&lt;Cite&gt;&lt;Author&gt;Zhou&lt;/Author&gt;&lt;Year&gt;2008&lt;/Year&gt;&lt;RecNum&gt;5&lt;/RecNum&gt;&lt;DisplayText&gt;[3]&lt;/DisplayText&gt;&lt;record&gt;&lt;rec-number&gt;5&lt;/rec-number&gt;&lt;foreign-keys&gt;&lt;key app="EN" db-id="5xxfp2adezw0dpewz2p5z2rqpppap09f0w5a"&gt;5&lt;/key&gt;&lt;/foreign-keys&gt;&lt;ref-type name="Journal Article"&gt;17&lt;/ref-type&gt;&lt;contributors&gt;&lt;authors&gt;&lt;author&gt;Zhou, F.&lt;/author&gt;&lt;author&gt;Tran, T.&lt;/author&gt;&lt;author&gt;Xu, Y.&lt;/author&gt;&lt;/authors&gt;&lt;/contributors&gt;&lt;auth-address&gt;Computational Systems Biology Laboratory, Department of Biochemistry and Molecular Biology and Institute of Bioinformatics, University of Georgia, Athens, GA 30602, USA.&lt;/auth-address&gt;&lt;titles&gt;&lt;title&gt;Nezha, a novel active miniature inverted-repeat transposable element in cyanobacteria&lt;/title&gt;&lt;secondary-title&gt;Biochem Biophys Res Commun&lt;/secondary-title&gt;&lt;alt-title&gt;Biochemical and biophysical research communications&lt;/alt-title&gt;&lt;/titles&gt;&lt;pages&gt;790-4&lt;/pages&gt;&lt;volume&gt;365&lt;/volume&gt;&lt;number&gt;4&lt;/number&gt;&lt;keywords&gt;&lt;keyword&gt;Chromosome Mapping/*methods&lt;/keyword&gt;&lt;keyword&gt;Cyanobacteria/*genetics&lt;/keyword&gt;&lt;keyword&gt;DNA Transposable Elements/*genetics&lt;/keyword&gt;&lt;keyword&gt;Genome, Bacterial/*genetics&lt;/keyword&gt;&lt;keyword&gt;Repetitive Sequences, Nucleic Acid/*genetics&lt;/keyword&gt;&lt;/keywords&gt;&lt;dates&gt;&lt;year&gt;2008&lt;/year&gt;&lt;pub-dates&gt;&lt;date&gt;Jan 25&lt;/date&gt;&lt;/pub-dates&gt;&lt;/dates&gt;&lt;isbn&gt;1090-2104 (Electronic)&amp;#xD;0006-291X (Linking)&lt;/isbn&gt;&lt;accession-num&gt;18035045&lt;/accession-num&gt;&lt;urls&gt;&lt;related-urls&gt;&lt;url&gt;http://www.ncbi.nlm.nih.gov/pubmed/18035045&lt;/url&gt;&lt;/related-urls&gt;&lt;/urls&gt;&lt;electronic-resource-num&gt;10.1016/j.bbrc.2007.11.038&lt;/electronic-resource-num&gt;&lt;/record&gt;&lt;/Cite&gt;&lt;/EndNote&gt;</w:instrText>
      </w:r>
      <w:r w:rsidR="00411273" w:rsidRPr="002D21F6">
        <w:rPr>
          <w:color w:val="auto"/>
        </w:rPr>
        <w:fldChar w:fldCharType="separate"/>
      </w:r>
      <w:r w:rsidR="00AE19D0" w:rsidRPr="002D21F6">
        <w:rPr>
          <w:noProof/>
          <w:color w:val="auto"/>
        </w:rPr>
        <w:t>[</w:t>
      </w:r>
      <w:hyperlink w:anchor="_ENREF_3" w:tooltip="Zhou, 2008 #5" w:history="1">
        <w:r w:rsidR="00AE19D0" w:rsidRPr="002D21F6">
          <w:rPr>
            <w:noProof/>
            <w:color w:val="auto"/>
          </w:rPr>
          <w:t>3</w:t>
        </w:r>
      </w:hyperlink>
      <w:r w:rsidR="00AE19D0" w:rsidRPr="002D21F6">
        <w:rPr>
          <w:noProof/>
          <w:color w:val="auto"/>
        </w:rPr>
        <w:t>]</w:t>
      </w:r>
      <w:r w:rsidR="00411273" w:rsidRPr="002D21F6">
        <w:rPr>
          <w:color w:val="auto"/>
        </w:rPr>
        <w:fldChar w:fldCharType="end"/>
      </w:r>
      <w:r w:rsidRPr="002D21F6">
        <w:rPr>
          <w:rFonts w:hint="eastAsia"/>
          <w:color w:val="auto"/>
        </w:rPr>
        <w:t xml:space="preserve">. 50 copies of each template MITE are randomly inserted into the host genome, and no copy is inserted in the other MITE copies. </w:t>
      </w:r>
      <w:r w:rsidRPr="002D21F6">
        <w:rPr>
          <w:color w:val="auto"/>
        </w:rPr>
        <w:t xml:space="preserve">For the ease of future comparison by other groups, </w:t>
      </w:r>
      <w:r w:rsidRPr="002D21F6">
        <w:rPr>
          <w:rFonts w:hint="eastAsia"/>
          <w:color w:val="auto"/>
        </w:rPr>
        <w:t xml:space="preserve">we provided the chromosome sequence of </w:t>
      </w:r>
      <w:r w:rsidRPr="002D21F6">
        <w:rPr>
          <w:rFonts w:hint="eastAsia"/>
          <w:i/>
          <w:color w:val="auto"/>
        </w:rPr>
        <w:t>Escherichia coli</w:t>
      </w:r>
      <w:r w:rsidRPr="002D21F6">
        <w:rPr>
          <w:rFonts w:hint="eastAsia"/>
          <w:color w:val="auto"/>
        </w:rPr>
        <w:t xml:space="preserve"> K12 MG1655 before and after the simulated insertions in FASTA format as two supplementary files and the simulated insertion sites in Supplementary Table S1.</w:t>
      </w:r>
    </w:p>
    <w:p w:rsidR="00FF30F5" w:rsidRPr="002D21F6" w:rsidRDefault="00FF30F5" w:rsidP="008905D4">
      <w:pPr>
        <w:pStyle w:val="3"/>
        <w:rPr>
          <w:color w:val="auto"/>
        </w:rPr>
      </w:pPr>
      <w:r w:rsidRPr="002D21F6">
        <w:rPr>
          <w:rFonts w:hint="eastAsia"/>
          <w:color w:val="auto"/>
        </w:rPr>
        <w:t>Command line syntax</w:t>
      </w:r>
    </w:p>
    <w:p w:rsidR="00FF30F5" w:rsidRPr="002D21F6" w:rsidRDefault="00411273" w:rsidP="008E2223">
      <w:pPr>
        <w:rPr>
          <w:color w:val="auto"/>
        </w:rPr>
      </w:pPr>
      <w:r w:rsidRPr="002D21F6">
        <w:rPr>
          <w:color w:val="auto"/>
        </w:rPr>
      </w:r>
      <w:r w:rsidR="00423724" w:rsidRPr="002D21F6">
        <w:rPr>
          <w:color w:val="auto"/>
        </w:rPr>
        <w:pict>
          <v:shapetype id="_x0000_t202" coordsize="21600,21600" o:spt="202" path="m,l,21600r21600,l21600,xe">
            <v:stroke joinstyle="miter"/>
            <v:path gradientshapeok="t" o:connecttype="rect"/>
          </v:shapetype>
          <v:shape id="_x0000_s1026" type="#_x0000_t202" style="width:405.85pt;height:512.25pt;mso-height-percent:200;mso-position-horizontal-relative:char;mso-position-vertical-relative:line;mso-height-percent:200;mso-width-relative:margin;mso-height-relative:margin">
            <v:textbox style="mso-fit-shape-to-text:t" inset="6.75pt,3.75pt,6.75pt,3.75pt">
              <w:txbxContent>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 ~/bin/bin/MUST.r2-4-001.Release/MUST_Pipe.pl</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Error in syntax!</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MITE Uncovering SysTem    version 2.4.001</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c) Fengfeng Zhou (FengfengZhou@gmail.com) 2013-12-28</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MUST_Pipe.pl &lt;input.fasta&gt; &lt;output.MITE.dat&gt; &lt;DirTemp&gt; [options]</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Note:</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If any options are provided, the user have to input the values for all the options.</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Option list:</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Thread_Num&gt;             [1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IN_TIR_length&gt;         [8]</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AX_TIR_length&gt;         [5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IN_DR_length&gt;          [2]</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AX_DR_length&gt;          [3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IN_MITE_length&gt;        [10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AX_MITE_length&gt;        [60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FIXED_FLANKING_length&gt;  [5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lt;Mutation_Rate&gt;          [0.80]</w:t>
                  </w:r>
                </w:p>
                <w:p w:rsidR="001104C3" w:rsidRPr="005F26BF" w:rsidRDefault="001104C3" w:rsidP="001104C3">
                  <w:pPr>
                    <w:adjustRightInd w:val="0"/>
                    <w:snapToGrid w:val="0"/>
                    <w:spacing w:after="0" w:line="240" w:lineRule="auto"/>
                    <w:rPr>
                      <w:rFonts w:ascii="Lucida Console" w:hAnsi="Lucida Console"/>
                      <w:color w:val="0000FF"/>
                      <w:sz w:val="15"/>
                      <w:szCs w:val="15"/>
                    </w:rPr>
                  </w:pPr>
                  <w:r w:rsidRPr="005F26BF">
                    <w:rPr>
                      <w:rFonts w:ascii="Lucida Console" w:hAnsi="Lucida Console"/>
                      <w:color w:val="0000FF"/>
                      <w:sz w:val="15"/>
                      <w:szCs w:val="15"/>
                    </w:rPr>
                    <w:t>----------------------------------------------</w:t>
                  </w:r>
                  <w:r w:rsidR="00054A33" w:rsidRPr="005F26BF">
                    <w:rPr>
                      <w:rFonts w:ascii="Lucida Console" w:hAnsi="Lucida Console"/>
                      <w:color w:val="0000FF"/>
                      <w:sz w:val="15"/>
                      <w:szCs w:val="15"/>
                    </w:rPr>
                    <w:t>-------------------------------</w:t>
                  </w:r>
                </w:p>
              </w:txbxContent>
            </v:textbox>
            <w10:wrap type="none"/>
            <w10:anchorlock/>
          </v:shape>
        </w:pict>
      </w:r>
    </w:p>
    <w:p w:rsidR="00FF30F5" w:rsidRPr="002D21F6" w:rsidRDefault="00A96164" w:rsidP="008E2223">
      <w:pPr>
        <w:rPr>
          <w:color w:val="auto"/>
        </w:rPr>
      </w:pPr>
      <w:r w:rsidRPr="002D21F6">
        <w:rPr>
          <w:rFonts w:hint="eastAsia"/>
          <w:b/>
          <w:color w:val="auto"/>
        </w:rPr>
        <w:t>Figure 2.</w:t>
      </w:r>
      <w:r w:rsidR="00EB0A74" w:rsidRPr="002D21F6">
        <w:rPr>
          <w:rFonts w:hint="eastAsia"/>
          <w:b/>
          <w:color w:val="auto"/>
        </w:rPr>
        <w:t xml:space="preserve"> </w:t>
      </w:r>
      <w:r w:rsidR="00385C3D" w:rsidRPr="002D21F6">
        <w:rPr>
          <w:rFonts w:hint="eastAsia"/>
          <w:b/>
          <w:color w:val="auto"/>
        </w:rPr>
        <w:t xml:space="preserve">Help information of MUSTv2. </w:t>
      </w:r>
      <w:r w:rsidR="00D8732D" w:rsidRPr="002D21F6">
        <w:rPr>
          <w:rFonts w:hint="eastAsia"/>
          <w:color w:val="auto"/>
        </w:rPr>
        <w:t>The names of the input and output files and the dir</w:t>
      </w:r>
      <w:r w:rsidR="00B44EC0" w:rsidRPr="002D21F6">
        <w:rPr>
          <w:rFonts w:hint="eastAsia"/>
          <w:color w:val="auto"/>
        </w:rPr>
        <w:t>ectory name for temporary files are required parameters. All the other parameters are optional</w:t>
      </w:r>
      <w:r w:rsidR="00360894" w:rsidRPr="002D21F6">
        <w:rPr>
          <w:rFonts w:hint="eastAsia"/>
          <w:color w:val="auto"/>
        </w:rPr>
        <w:t xml:space="preserve">, and </w:t>
      </w:r>
      <w:r w:rsidR="009F7251" w:rsidRPr="002D21F6">
        <w:rPr>
          <w:rFonts w:hint="eastAsia"/>
          <w:color w:val="auto"/>
        </w:rPr>
        <w:t xml:space="preserve">their default values will be used if not being input. </w:t>
      </w:r>
      <w:r w:rsidR="00FF0864" w:rsidRPr="002D21F6">
        <w:rPr>
          <w:rFonts w:hint="eastAsia"/>
          <w:color w:val="auto"/>
        </w:rPr>
        <w:t xml:space="preserve">The meanings of the parameters are explained </w:t>
      </w:r>
      <w:r w:rsidR="00FF0864" w:rsidRPr="002D21F6">
        <w:rPr>
          <w:color w:val="auto"/>
        </w:rPr>
        <w:t>in the</w:t>
      </w:r>
      <w:r w:rsidR="00FF0864" w:rsidRPr="002D21F6">
        <w:rPr>
          <w:rFonts w:hint="eastAsia"/>
          <w:color w:val="auto"/>
        </w:rPr>
        <w:t xml:space="preserve"> above section "</w:t>
      </w:r>
      <w:r w:rsidR="00FF0864" w:rsidRPr="002D21F6">
        <w:rPr>
          <w:color w:val="auto"/>
        </w:rPr>
        <w:t>Detection procedure of MUSTv2</w:t>
      </w:r>
      <w:r w:rsidR="00FF0864" w:rsidRPr="002D21F6">
        <w:rPr>
          <w:rFonts w:hint="eastAsia"/>
          <w:color w:val="auto"/>
        </w:rPr>
        <w:t>".</w:t>
      </w:r>
    </w:p>
    <w:p w:rsidR="004B2F78" w:rsidRPr="002D21F6" w:rsidRDefault="004B2F78" w:rsidP="008905D4">
      <w:pPr>
        <w:pStyle w:val="3"/>
        <w:rPr>
          <w:color w:val="auto"/>
        </w:rPr>
      </w:pPr>
      <w:r w:rsidRPr="002D21F6">
        <w:rPr>
          <w:rFonts w:hint="eastAsia"/>
          <w:color w:val="auto"/>
        </w:rPr>
        <w:t>Recovering MITEs in the simulated genome</w:t>
      </w:r>
      <w:r w:rsidRPr="002D21F6">
        <w:rPr>
          <w:color w:val="auto"/>
        </w:rPr>
        <w:t>s</w:t>
      </w:r>
    </w:p>
    <w:p w:rsidR="00A40BC8" w:rsidRPr="002D21F6" w:rsidRDefault="00A40BC8" w:rsidP="00A40BC8">
      <w:pPr>
        <w:rPr>
          <w:color w:val="auto"/>
        </w:rPr>
      </w:pPr>
      <w:r w:rsidRPr="002D21F6">
        <w:rPr>
          <w:color w:val="auto"/>
        </w:rPr>
        <w:t xml:space="preserve">A comparison of </w:t>
      </w:r>
      <w:r w:rsidRPr="002D21F6">
        <w:rPr>
          <w:i/>
          <w:color w:val="auto"/>
        </w:rPr>
        <w:t>de novo</w:t>
      </w:r>
      <w:r w:rsidRPr="002D21F6">
        <w:rPr>
          <w:color w:val="auto"/>
        </w:rPr>
        <w:t xml:space="preserve"> MITE detection was conducted for the predictions of three programs, </w:t>
      </w:r>
      <w:r w:rsidRPr="002D21F6">
        <w:rPr>
          <w:i/>
          <w:color w:val="auto"/>
        </w:rPr>
        <w:t xml:space="preserve">i.e. </w:t>
      </w:r>
      <w:r w:rsidRPr="002D21F6">
        <w:rPr>
          <w:color w:val="auto"/>
        </w:rPr>
        <w:t xml:space="preserve">MUSTv1 </w:t>
      </w:r>
      <w:r w:rsidR="00411273" w:rsidRPr="002D21F6">
        <w:rPr>
          <w:color w:val="auto"/>
        </w:rPr>
        <w:fldChar w:fldCharType="begin"/>
      </w:r>
      <w:r w:rsidRPr="002D21F6">
        <w:rPr>
          <w:color w:val="auto"/>
        </w:rPr>
        <w:instrText xml:space="preserve"> ADDIN EN.CITE &lt;EndNote&gt;&lt;Cite&gt;&lt;Author&gt;Chen&lt;/Author&gt;&lt;Year&gt;2009&lt;/Year&gt;&lt;RecNum&gt;3&lt;/RecNum&gt;&lt;DisplayText&gt;[4]&lt;/DisplayText&gt;&lt;record&gt;&lt;rec-number&gt;3&lt;/rec-number&gt;&lt;foreign-keys&gt;&lt;key app="EN" db-id="5xxfp2adezw0dpewz2p5z2rqpppap09f0w5a"&gt;3&lt;/key&gt;&lt;/foreign-keys&gt;&lt;ref-type name="Journal Article"&gt;17&lt;/ref-type&gt;&lt;contributors&gt;&lt;authors&gt;&lt;author&gt;Chen, Y.&lt;/author&gt;&lt;author&gt;Zhou, F.&lt;/author&gt;&lt;author&gt;Li, G.&lt;/author&gt;&lt;author&gt;Xu, Y.&lt;/author&gt;&lt;/authors&gt;&lt;/contributors&gt;&lt;auth-address&gt;Computational Systems Biology Laboratory, Department of Biochemistry and Molecular Biology and Institute of Bioinformatics, University of Georgia, 120 Green Street Athens, GA 30602, USA.&lt;/auth-address&gt;&lt;titles&gt;&lt;title&gt;MUST: a system for identification of miniature inverted-repeat transposable elements and applications to Anabaena variabilis and Haloquadratum walsbyi&lt;/title&gt;&lt;secondary-title&gt;Gene&lt;/secondary-title&gt;&lt;alt-title&gt;Gene&lt;/alt-title&gt;&lt;/titles&gt;&lt;pages&gt;1-7&lt;/pages&gt;&lt;volume&gt;436&lt;/volume&gt;&lt;number&gt;1-2&lt;/number&gt;&lt;keywords&gt;&lt;keyword&gt;*Algorithms&lt;/keyword&gt;&lt;keyword&gt;Anabaena variabilis/*genetics&lt;/keyword&gt;&lt;keyword&gt;DNA Transposable Elements/*genetics&lt;/keyword&gt;&lt;keyword&gt;Gene Dosage&lt;/keyword&gt;&lt;keyword&gt;Genome, Archaeal&lt;/keyword&gt;&lt;keyword&gt;Genome, Bacterial&lt;/keyword&gt;&lt;keyword&gt;Halobacteriaceae/genetics&lt;/keyword&gt;&lt;keyword&gt;Internet&lt;/keyword&gt;&lt;keyword&gt;Reproducibility of Results&lt;/keyword&gt;&lt;keyword&gt;Review Literature as Topic&lt;/keyword&gt;&lt;keyword&gt;Terminal Repeat Sequences/genetics&lt;/keyword&gt;&lt;/keywords&gt;&lt;dates&gt;&lt;year&gt;2009&lt;/year&gt;&lt;pub-dates&gt;&lt;date&gt;May 1&lt;/date&gt;&lt;/pub-dates&gt;&lt;/dates&gt;&lt;isbn&gt;1879-0038 (Electronic)&amp;#xD;0378-1119 (Linking)&lt;/isbn&gt;&lt;accession-num&gt;19393167&lt;/accession-num&gt;&lt;urls&gt;&lt;related-urls&gt;&lt;url&gt;http://www.ncbi.nlm.nih.gov/pubmed/19393167&lt;/url&gt;&lt;/related-urls&gt;&lt;/urls&gt;&lt;electronic-resource-num&gt;10.1016/j.gene.2009.01.019&lt;/electronic-resource-num&gt;&lt;/record&gt;&lt;/Cite&gt;&lt;/EndNote&gt;</w:instrText>
      </w:r>
      <w:r w:rsidR="00411273" w:rsidRPr="002D21F6">
        <w:rPr>
          <w:color w:val="auto"/>
        </w:rPr>
        <w:fldChar w:fldCharType="separate"/>
      </w:r>
      <w:r w:rsidRPr="002D21F6">
        <w:rPr>
          <w:noProof/>
          <w:color w:val="auto"/>
        </w:rPr>
        <w:t>[</w:t>
      </w:r>
      <w:hyperlink w:anchor="_ENREF_4" w:tooltip="Chen, 2009 #3" w:history="1">
        <w:r w:rsidRPr="002D21F6">
          <w:rPr>
            <w:noProof/>
            <w:color w:val="auto"/>
          </w:rPr>
          <w:t>4</w:t>
        </w:r>
      </w:hyperlink>
      <w:r w:rsidRPr="002D21F6">
        <w:rPr>
          <w:noProof/>
          <w:color w:val="auto"/>
        </w:rPr>
        <w:t>]</w:t>
      </w:r>
      <w:r w:rsidR="00411273" w:rsidRPr="002D21F6">
        <w:rPr>
          <w:color w:val="auto"/>
        </w:rPr>
        <w:fldChar w:fldCharType="end"/>
      </w:r>
      <w:r w:rsidRPr="002D21F6">
        <w:rPr>
          <w:color w:val="auto"/>
        </w:rPr>
        <w:t xml:space="preserve">, MITE-Hunter </w:t>
      </w:r>
      <w:r w:rsidR="00411273" w:rsidRPr="002D21F6">
        <w:rPr>
          <w:color w:val="auto"/>
        </w:rPr>
        <w:fldChar w:fldCharType="begin"/>
      </w:r>
      <w:r w:rsidRPr="002D21F6">
        <w:rPr>
          <w:color w:val="auto"/>
        </w:rPr>
        <w:instrText xml:space="preserve"> ADDIN EN.CITE &lt;EndNote&gt;&lt;Cite&gt;&lt;Author&gt;Han&lt;/Author&gt;&lt;Year&gt;2010&lt;/Year&gt;&lt;RecNum&gt;9&lt;/RecNum&gt;&lt;DisplayText&gt;[9]&lt;/DisplayText&gt;&lt;record&gt;&lt;rec-number&gt;9&lt;/rec-number&gt;&lt;foreign-keys&gt;&lt;key app="EN" db-id="5xxfp2adezw0dpewz2p5z2rqpppap09f0w5a"&gt;9&lt;/key&gt;&lt;/foreign-keys&gt;&lt;ref-type name="Journal Article"&gt;17&lt;/ref-type&gt;&lt;contributors&gt;&lt;authors&gt;&lt;author&gt;Han, Y.&lt;/author&gt;&lt;author&gt;Wessler, S. R.&lt;/author&gt;&lt;/authors&gt;&lt;/contributors&gt;&lt;auth-address&gt;Department of Plant Biology, University of Georgia, Athens, GA 30602, USA.&lt;/auth-address&gt;&lt;titles&gt;&lt;title&gt;MITE-Hunter: a program for discovering miniature inverted-repeat transposable elements from genomic sequenc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99&lt;/pages&gt;&lt;volume&gt;38&lt;/volume&gt;&lt;number&gt;22&lt;/number&gt;&lt;keywords&gt;&lt;keyword&gt;*DNA Transposable Elements&lt;/keyword&gt;&lt;keyword&gt;DNA, Plant/chemistry&lt;/keyword&gt;&lt;keyword&gt;Genome, Plant&lt;/keyword&gt;&lt;keyword&gt;Genomics/*methods&lt;/keyword&gt;&lt;keyword&gt;*Inverted Repeat Sequences&lt;/keyword&gt;&lt;keyword&gt;Oryza sativa/*genetics&lt;/keyword&gt;&lt;keyword&gt;*Software&lt;/keyword&gt;&lt;/keywords&gt;&lt;dates&gt;&lt;year&gt;2010&lt;/year&gt;&lt;pub-dates&gt;&lt;date&gt;Dec&lt;/date&gt;&lt;/pub-dates&gt;&lt;/dates&gt;&lt;isbn&gt;1362-4962 (Electronic)&amp;#xD;0305-1048 (Linking)&lt;/isbn&gt;&lt;accession-num&gt;20880995&lt;/accession-num&gt;&lt;urls&gt;&lt;related-urls&gt;&lt;url&gt;http://www.ncbi.nlm.nih.gov/pubmed/20880995&lt;/url&gt;&lt;/related-urls&gt;&lt;/urls&gt;&lt;custom2&gt;3001096&lt;/custom2&gt;&lt;electronic-resource-num&gt;10.1093/nar/gkq862&lt;/electronic-resource-num&gt;&lt;/record&gt;&lt;/Cite&gt;&lt;/EndNote&gt;</w:instrText>
      </w:r>
      <w:r w:rsidR="00411273" w:rsidRPr="002D21F6">
        <w:rPr>
          <w:color w:val="auto"/>
        </w:rPr>
        <w:fldChar w:fldCharType="separate"/>
      </w:r>
      <w:r w:rsidRPr="002D21F6">
        <w:rPr>
          <w:noProof/>
          <w:color w:val="auto"/>
        </w:rPr>
        <w:t>[</w:t>
      </w:r>
      <w:hyperlink w:anchor="_ENREF_9" w:tooltip="Han, 2010 #9" w:history="1">
        <w:r w:rsidRPr="002D21F6">
          <w:rPr>
            <w:noProof/>
            <w:color w:val="auto"/>
          </w:rPr>
          <w:t>9</w:t>
        </w:r>
      </w:hyperlink>
      <w:r w:rsidRPr="002D21F6">
        <w:rPr>
          <w:noProof/>
          <w:color w:val="auto"/>
        </w:rPr>
        <w:t>]</w:t>
      </w:r>
      <w:r w:rsidR="00411273" w:rsidRPr="002D21F6">
        <w:rPr>
          <w:color w:val="auto"/>
        </w:rPr>
        <w:fldChar w:fldCharType="end"/>
      </w:r>
      <w:r w:rsidRPr="002D21F6">
        <w:rPr>
          <w:color w:val="auto"/>
        </w:rPr>
        <w:t xml:space="preserve">, and MUSTv2 (this study). </w:t>
      </w:r>
      <w:r w:rsidRPr="002D21F6">
        <w:rPr>
          <w:rFonts w:hint="eastAsia"/>
          <w:color w:val="auto"/>
        </w:rPr>
        <w:t xml:space="preserve">MITE-Digger </w:t>
      </w:r>
      <w:r w:rsidRPr="002D21F6">
        <w:rPr>
          <w:color w:val="auto"/>
        </w:rPr>
        <w:t>performs faster but detects fewer MITEs, compared with MITE-Hunter</w:t>
      </w:r>
      <w:r w:rsidR="00181B5F" w:rsidRPr="002D21F6">
        <w:rPr>
          <w:rFonts w:hint="eastAsia"/>
          <w:color w:val="auto"/>
        </w:rPr>
        <w:t xml:space="preserve"> </w:t>
      </w:r>
      <w:r w:rsidR="00411273" w:rsidRPr="002D21F6">
        <w:rPr>
          <w:color w:val="auto"/>
        </w:rPr>
        <w:fldChar w:fldCharType="begin"/>
      </w:r>
      <w:r w:rsidR="00181B5F" w:rsidRPr="002D21F6">
        <w:rPr>
          <w:color w:val="auto"/>
        </w:rPr>
        <w:instrText xml:space="preserve"> ADDIN EN.CITE &lt;EndNote&gt;&lt;Cite&gt;&lt;Author&gt;Yang&lt;/Author&gt;&lt;Year&gt;2013&lt;/Year&gt;&lt;RecNum&gt;8&lt;/RecNum&gt;&lt;DisplayText&gt;[8]&lt;/DisplayText&gt;&lt;record&gt;&lt;rec-number&gt;8&lt;/rec-number&gt;&lt;foreign-keys&gt;&lt;key app="EN" db-id="5xxfp2adezw0dpewz2p5z2rqpppap09f0w5a"&gt;8&lt;/key&gt;&lt;/foreign-keys&gt;&lt;ref-type name="Journal Article"&gt;17&lt;/ref-type&gt;&lt;contributors&gt;&lt;authors&gt;&lt;author&gt;Yang, G.&lt;/author&gt;&lt;/authors&gt;&lt;/contributors&gt;&lt;auth-address&gt;Department of Biology, University of Toronto Mississauga, Mississauga, ON L5L 1C6, Canada. gage.yang@utoronto.ca&lt;/auth-address&gt;&lt;titles&gt;&lt;title&gt;MITE Digger, an efficient and accurate algorithm for genome wide discovery of miniature inverted repeat transposable elements&lt;/title&gt;&lt;secondary-title&gt;BMC Bioinformatics&lt;/secondary-title&gt;&lt;alt-title&gt;BMC bioinformatics&lt;/alt-title&gt;&lt;/titles&gt;&lt;pages&gt;186&lt;/pages&gt;&lt;volume&gt;14&lt;/volume&gt;&lt;dates&gt;&lt;year&gt;2013&lt;/year&gt;&lt;/dates&gt;&lt;isbn&gt;1471-2105 (Electronic)&amp;#xD;1471-2105 (Linking)&lt;/isbn&gt;&lt;accession-num&gt;23758809&lt;/accession-num&gt;&lt;urls&gt;&lt;related-urls&gt;&lt;url&gt;http://www.ncbi.nlm.nih.gov/pubmed/23758809&lt;/url&gt;&lt;/related-urls&gt;&lt;/urls&gt;&lt;custom2&gt;3680318&lt;/custom2&gt;&lt;electronic-resource-num&gt;10.1186/1471-2105-14-186&lt;/electronic-resource-num&gt;&lt;/record&gt;&lt;/Cite&gt;&lt;/EndNote&gt;</w:instrText>
      </w:r>
      <w:r w:rsidR="00411273" w:rsidRPr="002D21F6">
        <w:rPr>
          <w:color w:val="auto"/>
        </w:rPr>
        <w:fldChar w:fldCharType="separate"/>
      </w:r>
      <w:r w:rsidR="00181B5F" w:rsidRPr="002D21F6">
        <w:rPr>
          <w:noProof/>
          <w:color w:val="auto"/>
        </w:rPr>
        <w:t>[</w:t>
      </w:r>
      <w:hyperlink w:anchor="_ENREF_8" w:tooltip="Yang, 2013 #8" w:history="1">
        <w:r w:rsidR="00181B5F" w:rsidRPr="002D21F6">
          <w:rPr>
            <w:noProof/>
            <w:color w:val="auto"/>
          </w:rPr>
          <w:t>8</w:t>
        </w:r>
      </w:hyperlink>
      <w:r w:rsidR="00181B5F" w:rsidRPr="002D21F6">
        <w:rPr>
          <w:noProof/>
          <w:color w:val="auto"/>
        </w:rPr>
        <w:t>]</w:t>
      </w:r>
      <w:r w:rsidR="00411273" w:rsidRPr="002D21F6">
        <w:rPr>
          <w:color w:val="auto"/>
        </w:rPr>
        <w:fldChar w:fldCharType="end"/>
      </w:r>
      <w:r w:rsidRPr="002D21F6">
        <w:rPr>
          <w:color w:val="auto"/>
        </w:rPr>
        <w:t>. So MITE-Hunter is chosen for comparison in this study. The majority of MITE prediction programs do not generate the TIRs and DRs for each MITE copy, including MITE-Hunter. So a MITE copy is defined to be recovered, if its 90% region is within a predicted copy, and the signals of TIRs and DRs are only compared between MUSTv1 and MUSTv2.</w:t>
      </w:r>
      <w:r w:rsidRPr="002D21F6">
        <w:rPr>
          <w:rFonts w:hint="eastAsia"/>
          <w:color w:val="auto"/>
        </w:rPr>
        <w:t xml:space="preserve"> All the programs are </w:t>
      </w:r>
      <w:r w:rsidR="004E723F" w:rsidRPr="002D21F6">
        <w:rPr>
          <w:rFonts w:hint="eastAsia"/>
          <w:color w:val="auto"/>
        </w:rPr>
        <w:t>executed using</w:t>
      </w:r>
      <w:r w:rsidRPr="002D21F6">
        <w:rPr>
          <w:rFonts w:hint="eastAsia"/>
          <w:color w:val="auto"/>
        </w:rPr>
        <w:t xml:space="preserve"> default parameters.</w:t>
      </w:r>
      <w:r w:rsidRPr="002D21F6">
        <w:rPr>
          <w:color w:val="auto"/>
        </w:rPr>
        <w:t xml:space="preserve"> </w:t>
      </w:r>
    </w:p>
    <w:p w:rsidR="00A40BC8" w:rsidRPr="002D21F6" w:rsidRDefault="00A40BC8" w:rsidP="00A40BC8">
      <w:pPr>
        <w:rPr>
          <w:color w:val="auto"/>
        </w:rPr>
      </w:pPr>
      <w:r w:rsidRPr="002D21F6">
        <w:rPr>
          <w:b/>
          <w:color w:val="auto"/>
        </w:rPr>
        <w:t>Table 1. Result summary of the three programs on the simulated genome and the rice genome.</w:t>
      </w:r>
      <w:r w:rsidRPr="002D21F6">
        <w:rPr>
          <w:color w:val="auto"/>
        </w:rPr>
        <w:t xml:space="preserve"> Column SimG gives two numbers "num1/num2", which are the numbers of the recovered real copies and all the predictions, respectively. Only the full copies of MITE-Hunter predictions are counted. MH is the abbreviation of MITE-Hunter. MUSTv1 ran 10 times slower than MUSTv2, and was terminated before finishing. The default numbers of threads used by MUSTv2 and </w:t>
      </w:r>
      <w:r w:rsidRPr="002D21F6">
        <w:rPr>
          <w:rFonts w:hint="eastAsia"/>
          <w:color w:val="auto"/>
        </w:rPr>
        <w:t>MH</w:t>
      </w:r>
      <w:r w:rsidRPr="002D21F6">
        <w:rPr>
          <w:color w:val="auto"/>
        </w:rPr>
        <w:t xml:space="preserve"> are 10 and 5, respectively.</w:t>
      </w:r>
      <w:r w:rsidRPr="002D21F6">
        <w:rPr>
          <w:rFonts w:hint="eastAsia"/>
          <w:color w:val="auto"/>
        </w:rPr>
        <w:t xml:space="preserve"> MH generated 6 consensus MITE templates.</w:t>
      </w:r>
    </w:p>
    <w:tbl>
      <w:tblPr>
        <w:tblW w:w="5000" w:type="pct"/>
        <w:tblLook w:val="04A0"/>
      </w:tblPr>
      <w:tblGrid>
        <w:gridCol w:w="1429"/>
        <w:gridCol w:w="1275"/>
        <w:gridCol w:w="1369"/>
        <w:gridCol w:w="1802"/>
        <w:gridCol w:w="1558"/>
        <w:gridCol w:w="1089"/>
      </w:tblGrid>
      <w:tr w:rsidR="00A40BC8" w:rsidRPr="002D21F6" w:rsidTr="00E8794F">
        <w:trPr>
          <w:trHeight w:val="57"/>
        </w:trPr>
        <w:tc>
          <w:tcPr>
            <w:tcW w:w="839" w:type="pct"/>
            <w:vMerge w:val="restart"/>
            <w:tcBorders>
              <w:top w:val="single" w:sz="4" w:space="0" w:color="auto"/>
              <w:left w:val="single" w:sz="4" w:space="0" w:color="auto"/>
              <w:bottom w:val="single" w:sz="4" w:space="0" w:color="000000"/>
              <w:right w:val="single" w:sz="4" w:space="0" w:color="auto"/>
            </w:tcBorders>
            <w:shd w:val="clear" w:color="000000" w:fill="D8D8D8"/>
            <w:noWrap/>
            <w:vAlign w:val="center"/>
            <w:hideMark/>
          </w:tcPr>
          <w:p w:rsidR="00A40BC8" w:rsidRPr="002D21F6" w:rsidRDefault="00A40BC8" w:rsidP="00FA0C59">
            <w:pPr>
              <w:adjustRightInd w:val="0"/>
              <w:snapToGrid w:val="0"/>
              <w:spacing w:after="0" w:line="240" w:lineRule="auto"/>
              <w:jc w:val="center"/>
              <w:rPr>
                <w:color w:val="auto"/>
                <w:kern w:val="0"/>
              </w:rPr>
            </w:pPr>
          </w:p>
        </w:tc>
        <w:tc>
          <w:tcPr>
            <w:tcW w:w="748" w:type="pct"/>
            <w:vMerge w:val="restart"/>
            <w:tcBorders>
              <w:top w:val="single" w:sz="4" w:space="0" w:color="auto"/>
              <w:left w:val="single" w:sz="4" w:space="0" w:color="auto"/>
              <w:bottom w:val="single" w:sz="4" w:space="0" w:color="000000"/>
              <w:right w:val="single" w:sz="4" w:space="0" w:color="auto"/>
            </w:tcBorders>
            <w:shd w:val="clear" w:color="000000" w:fill="D8D8D8"/>
            <w:vAlign w:val="center"/>
            <w:hideMark/>
          </w:tcPr>
          <w:p w:rsidR="00A40BC8" w:rsidRPr="002D21F6" w:rsidRDefault="00A40BC8" w:rsidP="00FA0C59">
            <w:pPr>
              <w:adjustRightInd w:val="0"/>
              <w:snapToGrid w:val="0"/>
              <w:spacing w:after="0" w:line="240" w:lineRule="auto"/>
              <w:jc w:val="center"/>
              <w:rPr>
                <w:color w:val="auto"/>
                <w:kern w:val="0"/>
              </w:rPr>
            </w:pPr>
            <w:r w:rsidRPr="002D21F6">
              <w:rPr>
                <w:color w:val="auto"/>
                <w:kern w:val="0"/>
              </w:rPr>
              <w:t>SimG</w:t>
            </w:r>
          </w:p>
        </w:tc>
        <w:tc>
          <w:tcPr>
            <w:tcW w:w="803" w:type="pct"/>
            <w:vMerge w:val="restart"/>
            <w:tcBorders>
              <w:top w:val="single" w:sz="4" w:space="0" w:color="auto"/>
              <w:left w:val="single" w:sz="4" w:space="0" w:color="auto"/>
              <w:bottom w:val="single" w:sz="4" w:space="0" w:color="000000"/>
              <w:right w:val="single" w:sz="4" w:space="0" w:color="auto"/>
            </w:tcBorders>
            <w:shd w:val="clear" w:color="000000" w:fill="D8D8D8"/>
            <w:vAlign w:val="center"/>
            <w:hideMark/>
          </w:tcPr>
          <w:p w:rsidR="00A40BC8" w:rsidRPr="002D21F6" w:rsidRDefault="00A40BC8" w:rsidP="00FA0C59">
            <w:pPr>
              <w:adjustRightInd w:val="0"/>
              <w:snapToGrid w:val="0"/>
              <w:spacing w:after="0" w:line="240" w:lineRule="auto"/>
              <w:jc w:val="center"/>
              <w:rPr>
                <w:color w:val="auto"/>
                <w:kern w:val="0"/>
              </w:rPr>
            </w:pPr>
            <w:r w:rsidRPr="002D21F6">
              <w:rPr>
                <w:color w:val="auto"/>
                <w:kern w:val="0"/>
              </w:rPr>
              <w:t>SimG Time(s)</w:t>
            </w:r>
          </w:p>
        </w:tc>
        <w:tc>
          <w:tcPr>
            <w:tcW w:w="1971" w:type="pct"/>
            <w:gridSpan w:val="2"/>
            <w:tcBorders>
              <w:top w:val="single" w:sz="4" w:space="0" w:color="auto"/>
              <w:left w:val="nil"/>
              <w:bottom w:val="single" w:sz="4" w:space="0" w:color="auto"/>
              <w:right w:val="single" w:sz="4" w:space="0" w:color="auto"/>
            </w:tcBorders>
            <w:shd w:val="clear" w:color="000000" w:fill="D8D8D8"/>
            <w:noWrap/>
            <w:vAlign w:val="center"/>
            <w:hideMark/>
          </w:tcPr>
          <w:p w:rsidR="00A40BC8" w:rsidRPr="002D21F6" w:rsidRDefault="00A40BC8" w:rsidP="00FA0C59">
            <w:pPr>
              <w:adjustRightInd w:val="0"/>
              <w:snapToGrid w:val="0"/>
              <w:spacing w:after="0" w:line="240" w:lineRule="auto"/>
              <w:jc w:val="center"/>
              <w:rPr>
                <w:color w:val="auto"/>
                <w:kern w:val="0"/>
              </w:rPr>
            </w:pPr>
            <w:r w:rsidRPr="002D21F6">
              <w:rPr>
                <w:color w:val="auto"/>
                <w:kern w:val="0"/>
              </w:rPr>
              <w:t>Rice genome</w:t>
            </w:r>
          </w:p>
        </w:tc>
        <w:tc>
          <w:tcPr>
            <w:tcW w:w="639" w:type="pct"/>
            <w:vMerge w:val="restart"/>
            <w:tcBorders>
              <w:top w:val="single" w:sz="4" w:space="0" w:color="auto"/>
              <w:left w:val="single" w:sz="4" w:space="0" w:color="auto"/>
              <w:bottom w:val="single" w:sz="4" w:space="0" w:color="000000"/>
              <w:right w:val="single" w:sz="4" w:space="0" w:color="auto"/>
            </w:tcBorders>
            <w:shd w:val="clear" w:color="000000" w:fill="D8D8D8"/>
            <w:vAlign w:val="center"/>
            <w:hideMark/>
          </w:tcPr>
          <w:p w:rsidR="00A40BC8" w:rsidRPr="002D21F6" w:rsidRDefault="00A40BC8" w:rsidP="00FA0C59">
            <w:pPr>
              <w:adjustRightInd w:val="0"/>
              <w:snapToGrid w:val="0"/>
              <w:spacing w:after="0" w:line="240" w:lineRule="auto"/>
              <w:jc w:val="center"/>
              <w:rPr>
                <w:color w:val="auto"/>
                <w:kern w:val="0"/>
              </w:rPr>
            </w:pPr>
            <w:r w:rsidRPr="002D21F6">
              <w:rPr>
                <w:color w:val="auto"/>
                <w:kern w:val="0"/>
              </w:rPr>
              <w:t>Time (hr)</w:t>
            </w:r>
          </w:p>
        </w:tc>
      </w:tr>
      <w:tr w:rsidR="00A40BC8" w:rsidRPr="002D21F6" w:rsidTr="00E8794F">
        <w:trPr>
          <w:trHeight w:val="57"/>
        </w:trPr>
        <w:tc>
          <w:tcPr>
            <w:tcW w:w="839" w:type="pct"/>
            <w:vMerge/>
            <w:tcBorders>
              <w:top w:val="single" w:sz="4" w:space="0" w:color="auto"/>
              <w:left w:val="single" w:sz="4" w:space="0" w:color="auto"/>
              <w:bottom w:val="single" w:sz="4" w:space="0" w:color="000000"/>
              <w:right w:val="single" w:sz="4" w:space="0" w:color="auto"/>
            </w:tcBorders>
            <w:vAlign w:val="center"/>
            <w:hideMark/>
          </w:tcPr>
          <w:p w:rsidR="00A40BC8" w:rsidRPr="002D21F6" w:rsidRDefault="00A40BC8" w:rsidP="00CC37FD">
            <w:pPr>
              <w:adjustRightInd w:val="0"/>
              <w:snapToGrid w:val="0"/>
              <w:spacing w:after="0" w:line="240" w:lineRule="auto"/>
              <w:rPr>
                <w:color w:val="auto"/>
                <w:kern w:val="0"/>
              </w:rPr>
            </w:pPr>
          </w:p>
        </w:tc>
        <w:tc>
          <w:tcPr>
            <w:tcW w:w="748" w:type="pct"/>
            <w:vMerge/>
            <w:tcBorders>
              <w:top w:val="single" w:sz="4" w:space="0" w:color="auto"/>
              <w:left w:val="single" w:sz="4" w:space="0" w:color="auto"/>
              <w:bottom w:val="single" w:sz="4" w:space="0" w:color="000000"/>
              <w:right w:val="single" w:sz="4" w:space="0" w:color="auto"/>
            </w:tcBorders>
            <w:vAlign w:val="center"/>
            <w:hideMark/>
          </w:tcPr>
          <w:p w:rsidR="00A40BC8" w:rsidRPr="002D21F6" w:rsidRDefault="00A40BC8" w:rsidP="00CC37FD">
            <w:pPr>
              <w:adjustRightInd w:val="0"/>
              <w:snapToGrid w:val="0"/>
              <w:spacing w:after="0" w:line="240" w:lineRule="auto"/>
              <w:rPr>
                <w:color w:val="auto"/>
                <w:kern w:val="0"/>
              </w:rPr>
            </w:pPr>
          </w:p>
        </w:tc>
        <w:tc>
          <w:tcPr>
            <w:tcW w:w="803" w:type="pct"/>
            <w:vMerge/>
            <w:tcBorders>
              <w:top w:val="single" w:sz="4" w:space="0" w:color="auto"/>
              <w:left w:val="single" w:sz="4" w:space="0" w:color="auto"/>
              <w:bottom w:val="single" w:sz="4" w:space="0" w:color="000000"/>
              <w:right w:val="single" w:sz="4" w:space="0" w:color="auto"/>
            </w:tcBorders>
            <w:vAlign w:val="center"/>
            <w:hideMark/>
          </w:tcPr>
          <w:p w:rsidR="00A40BC8" w:rsidRPr="002D21F6" w:rsidRDefault="00A40BC8" w:rsidP="00CC37FD">
            <w:pPr>
              <w:adjustRightInd w:val="0"/>
              <w:snapToGrid w:val="0"/>
              <w:spacing w:after="0" w:line="240" w:lineRule="auto"/>
              <w:rPr>
                <w:color w:val="auto"/>
                <w:kern w:val="0"/>
              </w:rPr>
            </w:pPr>
          </w:p>
        </w:tc>
        <w:tc>
          <w:tcPr>
            <w:tcW w:w="1057" w:type="pct"/>
            <w:tcBorders>
              <w:top w:val="nil"/>
              <w:left w:val="nil"/>
              <w:bottom w:val="single" w:sz="4" w:space="0" w:color="auto"/>
              <w:right w:val="single" w:sz="4" w:space="0" w:color="auto"/>
            </w:tcBorders>
            <w:shd w:val="clear" w:color="000000" w:fill="D8D8D8"/>
            <w:noWrap/>
            <w:vAlign w:val="center"/>
            <w:hideMark/>
          </w:tcPr>
          <w:p w:rsidR="00A40BC8" w:rsidRPr="002D21F6" w:rsidRDefault="00A40BC8" w:rsidP="00EF61D6">
            <w:pPr>
              <w:adjustRightInd w:val="0"/>
              <w:snapToGrid w:val="0"/>
              <w:spacing w:after="0" w:line="240" w:lineRule="auto"/>
              <w:jc w:val="center"/>
              <w:rPr>
                <w:color w:val="auto"/>
                <w:kern w:val="0"/>
              </w:rPr>
            </w:pPr>
            <w:r w:rsidRPr="002D21F6">
              <w:rPr>
                <w:color w:val="auto"/>
                <w:kern w:val="0"/>
              </w:rPr>
              <w:t>Stowaway1_OS</w:t>
            </w:r>
          </w:p>
        </w:tc>
        <w:tc>
          <w:tcPr>
            <w:tcW w:w="914" w:type="pct"/>
            <w:tcBorders>
              <w:top w:val="nil"/>
              <w:left w:val="nil"/>
              <w:bottom w:val="single" w:sz="4" w:space="0" w:color="auto"/>
              <w:right w:val="single" w:sz="4" w:space="0" w:color="auto"/>
            </w:tcBorders>
            <w:shd w:val="clear" w:color="000000" w:fill="D8D8D8"/>
            <w:noWrap/>
            <w:vAlign w:val="center"/>
            <w:hideMark/>
          </w:tcPr>
          <w:p w:rsidR="00A40BC8" w:rsidRPr="002D21F6" w:rsidRDefault="00A40BC8" w:rsidP="00EF61D6">
            <w:pPr>
              <w:adjustRightInd w:val="0"/>
              <w:snapToGrid w:val="0"/>
              <w:spacing w:after="0" w:line="240" w:lineRule="auto"/>
              <w:jc w:val="center"/>
              <w:rPr>
                <w:color w:val="auto"/>
                <w:kern w:val="0"/>
              </w:rPr>
            </w:pPr>
            <w:r w:rsidRPr="002D21F6">
              <w:rPr>
                <w:color w:val="auto"/>
                <w:kern w:val="0"/>
              </w:rPr>
              <w:t>TREP215</w:t>
            </w:r>
          </w:p>
        </w:tc>
        <w:tc>
          <w:tcPr>
            <w:tcW w:w="639" w:type="pct"/>
            <w:vMerge/>
            <w:tcBorders>
              <w:top w:val="single" w:sz="4" w:space="0" w:color="auto"/>
              <w:left w:val="single" w:sz="4" w:space="0" w:color="auto"/>
              <w:bottom w:val="single" w:sz="4" w:space="0" w:color="000000"/>
              <w:right w:val="single" w:sz="4" w:space="0" w:color="auto"/>
            </w:tcBorders>
            <w:vAlign w:val="center"/>
            <w:hideMark/>
          </w:tcPr>
          <w:p w:rsidR="00A40BC8" w:rsidRPr="002D21F6" w:rsidRDefault="00A40BC8" w:rsidP="00CC37FD">
            <w:pPr>
              <w:adjustRightInd w:val="0"/>
              <w:snapToGrid w:val="0"/>
              <w:spacing w:after="0" w:line="240" w:lineRule="auto"/>
              <w:rPr>
                <w:color w:val="auto"/>
                <w:kern w:val="0"/>
              </w:rPr>
            </w:pPr>
          </w:p>
        </w:tc>
      </w:tr>
      <w:tr w:rsidR="00A40BC8" w:rsidRPr="002D21F6" w:rsidTr="00E8794F">
        <w:trPr>
          <w:trHeight w:val="57"/>
        </w:trPr>
        <w:tc>
          <w:tcPr>
            <w:tcW w:w="839" w:type="pct"/>
            <w:tcBorders>
              <w:top w:val="nil"/>
              <w:left w:val="single" w:sz="4" w:space="0" w:color="auto"/>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Real</w:t>
            </w:r>
          </w:p>
        </w:tc>
        <w:tc>
          <w:tcPr>
            <w:tcW w:w="748"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50</w:t>
            </w:r>
          </w:p>
        </w:tc>
        <w:tc>
          <w:tcPr>
            <w:tcW w:w="803"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w:t>
            </w:r>
          </w:p>
        </w:tc>
        <w:tc>
          <w:tcPr>
            <w:tcW w:w="1057"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2757</w:t>
            </w:r>
          </w:p>
        </w:tc>
        <w:tc>
          <w:tcPr>
            <w:tcW w:w="914"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2687</w:t>
            </w:r>
          </w:p>
        </w:tc>
        <w:tc>
          <w:tcPr>
            <w:tcW w:w="639"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w:t>
            </w:r>
          </w:p>
        </w:tc>
      </w:tr>
      <w:tr w:rsidR="00A40BC8" w:rsidRPr="002D21F6" w:rsidTr="00E8794F">
        <w:trPr>
          <w:trHeight w:val="57"/>
        </w:trPr>
        <w:tc>
          <w:tcPr>
            <w:tcW w:w="839" w:type="pct"/>
            <w:tcBorders>
              <w:top w:val="nil"/>
              <w:left w:val="single" w:sz="4" w:space="0" w:color="auto"/>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MUSTv1</w:t>
            </w:r>
          </w:p>
        </w:tc>
        <w:tc>
          <w:tcPr>
            <w:tcW w:w="748"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50/489</w:t>
            </w:r>
          </w:p>
        </w:tc>
        <w:tc>
          <w:tcPr>
            <w:tcW w:w="803"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 xml:space="preserve">1,148.40 </w:t>
            </w:r>
          </w:p>
        </w:tc>
        <w:tc>
          <w:tcPr>
            <w:tcW w:w="1057"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w:t>
            </w:r>
          </w:p>
        </w:tc>
        <w:tc>
          <w:tcPr>
            <w:tcW w:w="914"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w:t>
            </w:r>
          </w:p>
        </w:tc>
        <w:tc>
          <w:tcPr>
            <w:tcW w:w="639"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w:t>
            </w:r>
          </w:p>
        </w:tc>
      </w:tr>
      <w:tr w:rsidR="00A40BC8" w:rsidRPr="002D21F6" w:rsidTr="00E8794F">
        <w:trPr>
          <w:trHeight w:val="57"/>
        </w:trPr>
        <w:tc>
          <w:tcPr>
            <w:tcW w:w="839" w:type="pct"/>
            <w:tcBorders>
              <w:top w:val="nil"/>
              <w:left w:val="single" w:sz="4" w:space="0" w:color="auto"/>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MUSTv2</w:t>
            </w:r>
          </w:p>
        </w:tc>
        <w:tc>
          <w:tcPr>
            <w:tcW w:w="748"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50/150</w:t>
            </w:r>
          </w:p>
        </w:tc>
        <w:tc>
          <w:tcPr>
            <w:tcW w:w="803"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 xml:space="preserve">82.35 </w:t>
            </w:r>
          </w:p>
        </w:tc>
        <w:tc>
          <w:tcPr>
            <w:tcW w:w="1057"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573</w:t>
            </w:r>
          </w:p>
        </w:tc>
        <w:tc>
          <w:tcPr>
            <w:tcW w:w="914"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655</w:t>
            </w:r>
          </w:p>
        </w:tc>
        <w:tc>
          <w:tcPr>
            <w:tcW w:w="639"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 xml:space="preserve">50.42 </w:t>
            </w:r>
          </w:p>
        </w:tc>
      </w:tr>
      <w:tr w:rsidR="00A40BC8" w:rsidRPr="002D21F6" w:rsidTr="00E8794F">
        <w:trPr>
          <w:trHeight w:val="57"/>
        </w:trPr>
        <w:tc>
          <w:tcPr>
            <w:tcW w:w="839" w:type="pct"/>
            <w:tcBorders>
              <w:top w:val="nil"/>
              <w:left w:val="single" w:sz="4" w:space="0" w:color="auto"/>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MH</w:t>
            </w:r>
          </w:p>
        </w:tc>
        <w:tc>
          <w:tcPr>
            <w:tcW w:w="748"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50/450</w:t>
            </w:r>
          </w:p>
        </w:tc>
        <w:tc>
          <w:tcPr>
            <w:tcW w:w="803"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 xml:space="preserve">458.20 </w:t>
            </w:r>
          </w:p>
        </w:tc>
        <w:tc>
          <w:tcPr>
            <w:tcW w:w="1057"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06</w:t>
            </w:r>
          </w:p>
        </w:tc>
        <w:tc>
          <w:tcPr>
            <w:tcW w:w="914"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13</w:t>
            </w:r>
          </w:p>
        </w:tc>
        <w:tc>
          <w:tcPr>
            <w:tcW w:w="639" w:type="pct"/>
            <w:tcBorders>
              <w:top w:val="nil"/>
              <w:left w:val="nil"/>
              <w:bottom w:val="single" w:sz="4" w:space="0" w:color="auto"/>
              <w:right w:val="single" w:sz="4" w:space="0" w:color="auto"/>
            </w:tcBorders>
            <w:shd w:val="clear" w:color="auto" w:fill="auto"/>
            <w:noWrap/>
            <w:vAlign w:val="center"/>
            <w:hideMark/>
          </w:tcPr>
          <w:p w:rsidR="00A40BC8" w:rsidRPr="002D21F6" w:rsidRDefault="00A40BC8" w:rsidP="00CC37FD">
            <w:pPr>
              <w:adjustRightInd w:val="0"/>
              <w:snapToGrid w:val="0"/>
              <w:spacing w:after="0" w:line="240" w:lineRule="auto"/>
              <w:rPr>
                <w:color w:val="auto"/>
                <w:kern w:val="0"/>
              </w:rPr>
            </w:pPr>
            <w:r w:rsidRPr="002D21F6">
              <w:rPr>
                <w:color w:val="auto"/>
                <w:kern w:val="0"/>
              </w:rPr>
              <w:t xml:space="preserve">35.23 </w:t>
            </w:r>
          </w:p>
        </w:tc>
      </w:tr>
    </w:tbl>
    <w:p w:rsidR="005C475D" w:rsidRPr="002D21F6" w:rsidRDefault="005C475D" w:rsidP="008E2223">
      <w:pPr>
        <w:rPr>
          <w:color w:val="auto"/>
        </w:rPr>
      </w:pPr>
    </w:p>
    <w:p w:rsidR="004B2F78" w:rsidRPr="002D21F6" w:rsidRDefault="004B2F78" w:rsidP="008E2223">
      <w:pPr>
        <w:rPr>
          <w:color w:val="auto"/>
        </w:rPr>
      </w:pPr>
      <w:r w:rsidRPr="002D21F6">
        <w:rPr>
          <w:color w:val="auto"/>
        </w:rPr>
        <w:t>All the three programs successfully detect all the 150 MITE copies, as shown by the column SimG of Table 1.</w:t>
      </w:r>
      <w:r w:rsidRPr="002D21F6">
        <w:rPr>
          <w:rFonts w:hint="eastAsia"/>
          <w:color w:val="auto"/>
        </w:rPr>
        <w:t xml:space="preserve"> The program MUSTv1 detects 489 MITE copies. Besides the 150 simulated MITE copies, the other predicted copies also have the signals of TIRs and DRs. We cannot reject the hypothesis that these extra copies are within the segmental duplication regions, </w:t>
      </w:r>
      <w:r w:rsidRPr="002D21F6">
        <w:rPr>
          <w:rFonts w:hint="eastAsia"/>
          <w:i/>
          <w:color w:val="auto"/>
        </w:rPr>
        <w:t>e.g.</w:t>
      </w:r>
      <w:r w:rsidRPr="002D21F6">
        <w:rPr>
          <w:rFonts w:hint="eastAsia"/>
          <w:color w:val="auto"/>
        </w:rPr>
        <w:t xml:space="preserve"> both the DRs and the flanking regions of the three copies of candidate MITE (Cluster:22) are identical to each other. </w:t>
      </w:r>
      <w:r w:rsidRPr="002D21F6">
        <w:rPr>
          <w:color w:val="auto"/>
        </w:rPr>
        <w:t xml:space="preserve">After filtering the low complexity regions and putative IS elements, </w:t>
      </w:r>
      <w:r w:rsidRPr="002D21F6">
        <w:rPr>
          <w:rFonts w:hint="eastAsia"/>
          <w:color w:val="auto"/>
        </w:rPr>
        <w:t>MITE-</w:t>
      </w:r>
      <w:r w:rsidRPr="002D21F6">
        <w:rPr>
          <w:color w:val="auto"/>
        </w:rPr>
        <w:t xml:space="preserve">Hunter </w:t>
      </w:r>
      <w:r w:rsidRPr="002D21F6">
        <w:rPr>
          <w:rFonts w:hint="eastAsia"/>
          <w:color w:val="auto"/>
        </w:rPr>
        <w:t xml:space="preserve">correctly detects exactly 50 copies of the three MITEs as MH|1404_227 (length:222), MH|241_231 (length:430) and MH|1369_6 (length:135). </w:t>
      </w:r>
      <w:r w:rsidRPr="002D21F6">
        <w:rPr>
          <w:color w:val="auto"/>
        </w:rPr>
        <w:t xml:space="preserve">But the annotations for </w:t>
      </w:r>
      <w:r w:rsidRPr="002D21F6">
        <w:rPr>
          <w:i/>
          <w:color w:val="auto"/>
        </w:rPr>
        <w:t>Chunjie</w:t>
      </w:r>
      <w:r w:rsidRPr="002D21F6">
        <w:rPr>
          <w:color w:val="auto"/>
        </w:rPr>
        <w:t xml:space="preserve"> and </w:t>
      </w:r>
      <w:r w:rsidRPr="002D21F6">
        <w:rPr>
          <w:i/>
          <w:color w:val="auto"/>
        </w:rPr>
        <w:t>Nezha</w:t>
      </w:r>
      <w:r w:rsidRPr="002D21F6">
        <w:rPr>
          <w:color w:val="auto"/>
        </w:rPr>
        <w:t xml:space="preserve"> are different in the boundaries of </w:t>
      </w:r>
      <w:r w:rsidRPr="002D21F6">
        <w:rPr>
          <w:rFonts w:hint="eastAsia"/>
          <w:color w:val="auto"/>
        </w:rPr>
        <w:t xml:space="preserve">MH|1404_227 and MH|1369_6. </w:t>
      </w:r>
      <w:r w:rsidRPr="002D21F6">
        <w:rPr>
          <w:color w:val="auto"/>
        </w:rPr>
        <w:t>Annotation</w:t>
      </w:r>
      <w:r w:rsidRPr="002D21F6">
        <w:rPr>
          <w:rFonts w:hint="eastAsia"/>
          <w:color w:val="auto"/>
        </w:rPr>
        <w:t xml:space="preserve"> MH|589_108 </w:t>
      </w:r>
      <w:r w:rsidRPr="002D21F6">
        <w:rPr>
          <w:color w:val="auto"/>
        </w:rPr>
        <w:t xml:space="preserve">is </w:t>
      </w:r>
      <w:r w:rsidRPr="002D21F6">
        <w:rPr>
          <w:rFonts w:hint="eastAsia"/>
          <w:color w:val="auto"/>
        </w:rPr>
        <w:t>1,195 bps</w:t>
      </w:r>
      <w:r w:rsidRPr="002D21F6">
        <w:rPr>
          <w:color w:val="auto"/>
        </w:rPr>
        <w:t xml:space="preserve"> in length</w:t>
      </w:r>
      <w:r w:rsidRPr="002D21F6">
        <w:rPr>
          <w:rFonts w:hint="eastAsia"/>
          <w:color w:val="auto"/>
        </w:rPr>
        <w:t>, longer than known MITEs (600 bps). MH|589_108 overlap</w:t>
      </w:r>
      <w:r w:rsidRPr="002D21F6">
        <w:rPr>
          <w:color w:val="auto"/>
        </w:rPr>
        <w:t>s</w:t>
      </w:r>
      <w:r w:rsidRPr="002D21F6">
        <w:rPr>
          <w:rFonts w:hint="eastAsia"/>
          <w:color w:val="auto"/>
        </w:rPr>
        <w:t xml:space="preserve"> with protein-coding genes</w:t>
      </w:r>
      <w:r w:rsidRPr="002D21F6">
        <w:rPr>
          <w:color w:val="auto"/>
        </w:rPr>
        <w:t>, and t</w:t>
      </w:r>
      <w:r w:rsidRPr="002D21F6">
        <w:rPr>
          <w:rFonts w:hint="eastAsia"/>
          <w:color w:val="auto"/>
        </w:rPr>
        <w:t>he full copies of the other MITEs do not have the detectable signals of TIRs and/or DRs.</w:t>
      </w:r>
      <w:r w:rsidRPr="002D21F6">
        <w:rPr>
          <w:color w:val="auto"/>
        </w:rPr>
        <w:t xml:space="preserve"> Although MITE-Hunter claims to detect repeats as long as 2,000 bps, the repeats other than the 150 simulated MITE copies detected by MITE-Hunter may </w:t>
      </w:r>
      <w:r w:rsidRPr="002D21F6">
        <w:rPr>
          <w:rFonts w:hint="eastAsia"/>
          <w:color w:val="auto"/>
        </w:rPr>
        <w:t xml:space="preserve">not </w:t>
      </w:r>
      <w:r w:rsidRPr="002D21F6">
        <w:rPr>
          <w:color w:val="auto"/>
        </w:rPr>
        <w:t xml:space="preserve">be </w:t>
      </w:r>
      <w:r w:rsidRPr="002D21F6">
        <w:rPr>
          <w:rFonts w:hint="eastAsia"/>
          <w:color w:val="auto"/>
        </w:rPr>
        <w:t>real MITEs</w:t>
      </w:r>
      <w:r w:rsidRPr="002D21F6">
        <w:rPr>
          <w:color w:val="auto"/>
        </w:rPr>
        <w:t>.</w:t>
      </w:r>
    </w:p>
    <w:p w:rsidR="004B2F78" w:rsidRPr="002D21F6" w:rsidRDefault="004B2F78" w:rsidP="008E2223">
      <w:pPr>
        <w:rPr>
          <w:color w:val="auto"/>
        </w:rPr>
      </w:pPr>
      <w:r w:rsidRPr="002D21F6">
        <w:rPr>
          <w:rFonts w:hint="eastAsia"/>
          <w:color w:val="auto"/>
        </w:rPr>
        <w:t>MUSTv2 detects exactly 50 copies for each of the three MITEs with no false positives, as shown in Table 1.</w:t>
      </w:r>
      <w:r w:rsidRPr="002D21F6">
        <w:rPr>
          <w:color w:val="auto"/>
        </w:rPr>
        <w:t xml:space="preserve"> </w:t>
      </w:r>
      <w:r w:rsidRPr="002D21F6">
        <w:rPr>
          <w:rFonts w:hint="eastAsia"/>
          <w:color w:val="auto"/>
        </w:rPr>
        <w:t>Except for 5 MITE copies, MUSTv2 predicts the correct regions, MITE length, and the TIR/DR signals. Among these 5 copies, one has 4-bp extensions for its boundaries, and the other four have 3-bp boundary extensions. This may be due to the perfect short 2-3 bp DRs flanking the predicted boundaries.</w:t>
      </w:r>
    </w:p>
    <w:p w:rsidR="000676FD" w:rsidRPr="002D21F6" w:rsidRDefault="000676FD" w:rsidP="000676FD">
      <w:pPr>
        <w:pStyle w:val="3"/>
        <w:rPr>
          <w:color w:val="auto"/>
        </w:rPr>
      </w:pPr>
      <w:r w:rsidRPr="002D21F6">
        <w:rPr>
          <w:color w:val="auto"/>
        </w:rPr>
        <w:t>Comparison of MITE-Hunter and MUSTv2 on the rice genome</w:t>
      </w:r>
    </w:p>
    <w:p w:rsidR="00FC7080" w:rsidRPr="002D21F6" w:rsidRDefault="00FC7080" w:rsidP="00FC7080">
      <w:pPr>
        <w:rPr>
          <w:color w:val="auto"/>
        </w:rPr>
      </w:pPr>
      <w:r w:rsidRPr="002D21F6">
        <w:rPr>
          <w:noProof/>
          <w:color w:val="auto"/>
        </w:rPr>
        <w:drawing>
          <wp:inline distT="0" distB="0" distL="0" distR="0">
            <wp:extent cx="5161720" cy="3159512"/>
            <wp:effectExtent l="19050" t="0" r="830" b="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163453" cy="3160573"/>
                    </a:xfrm>
                    <a:prstGeom prst="rect">
                      <a:avLst/>
                    </a:prstGeom>
                    <a:noFill/>
                  </pic:spPr>
                </pic:pic>
              </a:graphicData>
            </a:graphic>
          </wp:inline>
        </w:drawing>
      </w:r>
      <w:r w:rsidRPr="002D21F6">
        <w:rPr>
          <w:color w:val="auto"/>
        </w:rPr>
        <w:t xml:space="preserve"> </w:t>
      </w:r>
      <w:r w:rsidRPr="002D21F6">
        <w:rPr>
          <w:rFonts w:hint="eastAsia"/>
          <w:b/>
          <w:color w:val="auto"/>
        </w:rPr>
        <w:t xml:space="preserve">Figure 3. </w:t>
      </w:r>
      <w:r w:rsidRPr="002D21F6">
        <w:rPr>
          <w:b/>
          <w:color w:val="auto"/>
        </w:rPr>
        <w:t>The histogram plots of the percentages of repeats detected by the two tools MITE-Hunter and MUSTv2, respectively.</w:t>
      </w:r>
      <w:r w:rsidRPr="002D21F6">
        <w:rPr>
          <w:rFonts w:hint="eastAsia"/>
          <w:color w:val="auto"/>
        </w:rPr>
        <w:t xml:space="preserve"> Each MITE has the percentage of full copies detected by each program, which is called the program's detection ratio of this MITE. And the Y axis is the percentage of the 136 MITEs from the Supplementary Table S2 that have the detection ratio by each of the two programs.</w:t>
      </w:r>
    </w:p>
    <w:p w:rsidR="00C94592" w:rsidRPr="002D21F6" w:rsidRDefault="00C94592" w:rsidP="000676FD">
      <w:pPr>
        <w:rPr>
          <w:color w:val="auto"/>
        </w:rPr>
      </w:pPr>
      <w:r w:rsidRPr="002D21F6">
        <w:rPr>
          <w:color w:val="auto"/>
        </w:rPr>
        <w:t>The rice genome was annotated using RepeatMasker for known MITEs, and two MITEs with the top complete copy numbers (Stowaway1_OS and TREP215) were used for the comparison between MUSTv2 and MITE-Hunter</w:t>
      </w:r>
      <w:r w:rsidR="00C46B61" w:rsidRPr="002D21F6">
        <w:rPr>
          <w:rFonts w:hint="eastAsia"/>
          <w:color w:val="auto"/>
        </w:rPr>
        <w:t>, as shown in Table 1</w:t>
      </w:r>
      <w:r w:rsidRPr="002D21F6">
        <w:rPr>
          <w:color w:val="auto"/>
        </w:rPr>
        <w:t xml:space="preserve">. </w:t>
      </w:r>
      <w:r w:rsidRPr="002D21F6">
        <w:rPr>
          <w:rFonts w:hint="eastAsia"/>
          <w:color w:val="auto"/>
        </w:rPr>
        <w:t>The comparison of a</w:t>
      </w:r>
      <w:r w:rsidRPr="002D21F6">
        <w:rPr>
          <w:color w:val="auto"/>
        </w:rPr>
        <w:t xml:space="preserve">ll the other MITEs </w:t>
      </w:r>
      <w:r w:rsidRPr="002D21F6">
        <w:rPr>
          <w:rFonts w:hint="eastAsia"/>
          <w:color w:val="auto"/>
        </w:rPr>
        <w:t xml:space="preserve">in the rice genome </w:t>
      </w:r>
      <w:r w:rsidR="008578A2" w:rsidRPr="002D21F6">
        <w:rPr>
          <w:rFonts w:hint="eastAsia"/>
          <w:color w:val="auto"/>
        </w:rPr>
        <w:t>may be found in Figure 3</w:t>
      </w:r>
      <w:r w:rsidRPr="002D21F6">
        <w:rPr>
          <w:color w:val="auto"/>
        </w:rPr>
        <w:t>.</w:t>
      </w:r>
      <w:r w:rsidRPr="002D21F6">
        <w:rPr>
          <w:rFonts w:hint="eastAsia"/>
          <w:color w:val="auto"/>
        </w:rPr>
        <w:t xml:space="preserve"> </w:t>
      </w:r>
    </w:p>
    <w:p w:rsidR="000676FD" w:rsidRPr="002D21F6" w:rsidRDefault="000676FD" w:rsidP="000676FD">
      <w:pPr>
        <w:rPr>
          <w:color w:val="auto"/>
        </w:rPr>
      </w:pPr>
      <w:r w:rsidRPr="002D21F6">
        <w:rPr>
          <w:color w:val="auto"/>
        </w:rPr>
        <w:t xml:space="preserve">MUSTv2 confirms that 573 of the 2,757 Stowaway1_OS copies are recently active copies, since they have both clear TIR and DR signals, where MITE-Hunter only confirms 106 Stowaway1_OS copies. 655 of 2,687 TREP215 copies are suggested by MUSTv2 to be structurally complete MITE copies, whereas MITE-Hunter only detects 13 copies. Due to that TREP215 has internal repetitive regions, MITE-Hunter may have split the annotations into partial copies, and significantly decreases the number of candidate full copies. Detection performance on the other elements may be found in the supplementary table S2 and </w:t>
      </w:r>
      <w:r w:rsidR="005F136C" w:rsidRPr="002D21F6">
        <w:rPr>
          <w:rFonts w:hint="eastAsia"/>
          <w:color w:val="auto"/>
        </w:rPr>
        <w:t>Figure 3</w:t>
      </w:r>
      <w:r w:rsidRPr="002D21F6">
        <w:rPr>
          <w:color w:val="auto"/>
        </w:rPr>
        <w:t>.</w:t>
      </w:r>
    </w:p>
    <w:p w:rsidR="000676FD" w:rsidRPr="002D21F6" w:rsidRDefault="000676FD" w:rsidP="000676FD">
      <w:pPr>
        <w:rPr>
          <w:color w:val="auto"/>
        </w:rPr>
      </w:pPr>
      <w:r w:rsidRPr="002D21F6">
        <w:rPr>
          <w:rFonts w:hint="eastAsia"/>
          <w:color w:val="auto"/>
        </w:rPr>
        <w:t>The overall specificity (or precision) of MITE calling for the two tools on the rice genome was estimated by assuming that RepBase-based RepeatMasker annotations of MITEs are comprehensive and no novel MITE exists in the rice genome. This study focuses on the MITE full copies, and the total numbers of MITE full copies detected by MUSTv2 and MITE-Hunter are 35</w:t>
      </w:r>
      <w:r w:rsidR="009D1973" w:rsidRPr="002D21F6">
        <w:rPr>
          <w:rFonts w:hint="eastAsia"/>
          <w:color w:val="auto"/>
        </w:rPr>
        <w:t>,</w:t>
      </w:r>
      <w:r w:rsidRPr="002D21F6">
        <w:rPr>
          <w:rFonts w:hint="eastAsia"/>
          <w:color w:val="auto"/>
        </w:rPr>
        <w:t>621 and 36</w:t>
      </w:r>
      <w:r w:rsidR="009D1973" w:rsidRPr="002D21F6">
        <w:rPr>
          <w:rFonts w:hint="eastAsia"/>
          <w:color w:val="auto"/>
        </w:rPr>
        <w:t>,</w:t>
      </w:r>
      <w:r w:rsidRPr="002D21F6">
        <w:rPr>
          <w:rFonts w:hint="eastAsia"/>
          <w:color w:val="auto"/>
        </w:rPr>
        <w:t>866, respectively. The full copy numbers of the 136 MITEs in the Supplementary Table S2 are 5</w:t>
      </w:r>
      <w:r w:rsidR="008C33ED" w:rsidRPr="002D21F6">
        <w:rPr>
          <w:rFonts w:hint="eastAsia"/>
          <w:color w:val="auto"/>
        </w:rPr>
        <w:t>,</w:t>
      </w:r>
      <w:r w:rsidRPr="002D21F6">
        <w:rPr>
          <w:rFonts w:hint="eastAsia"/>
          <w:color w:val="auto"/>
        </w:rPr>
        <w:t>736 and 7</w:t>
      </w:r>
      <w:r w:rsidR="008C33ED" w:rsidRPr="002D21F6">
        <w:rPr>
          <w:rFonts w:hint="eastAsia"/>
          <w:color w:val="auto"/>
        </w:rPr>
        <w:t>,</w:t>
      </w:r>
      <w:r w:rsidRPr="002D21F6">
        <w:rPr>
          <w:rFonts w:hint="eastAsia"/>
          <w:color w:val="auto"/>
        </w:rPr>
        <w:t>130, respectively. The detection specificity is defined to be the ratio between the correctly detected MITE full copy number and the total detected MITE full copy number, and this measurement is 16.10% and 19.34% for MUSTv2 and MITE-Hunter, respectively. The slightly lower detection specificity of MUSTv2 may be due to that some MITE full copies detected by MITE-Hunter lost their sequence signals,</w:t>
      </w:r>
      <w:r w:rsidRPr="002D21F6">
        <w:rPr>
          <w:rFonts w:hint="eastAsia"/>
          <w:i/>
          <w:color w:val="auto"/>
        </w:rPr>
        <w:t xml:space="preserve"> i.e. </w:t>
      </w:r>
      <w:r w:rsidRPr="002D21F6">
        <w:rPr>
          <w:rFonts w:hint="eastAsia"/>
          <w:color w:val="auto"/>
        </w:rPr>
        <w:t>TIRs and DRs, which are required by their future proliferations and MUSTv2 detection.</w:t>
      </w:r>
    </w:p>
    <w:p w:rsidR="00DD289B" w:rsidRPr="002D21F6" w:rsidRDefault="008C33ED" w:rsidP="000676FD">
      <w:pPr>
        <w:rPr>
          <w:color w:val="auto"/>
        </w:rPr>
      </w:pPr>
      <w:r w:rsidRPr="002D21F6">
        <w:rPr>
          <w:rFonts w:hint="eastAsia"/>
          <w:color w:val="auto"/>
        </w:rPr>
        <w:t xml:space="preserve">Generally, </w:t>
      </w:r>
      <w:r w:rsidR="00DD289B" w:rsidRPr="002D21F6">
        <w:rPr>
          <w:color w:val="auto"/>
        </w:rPr>
        <w:t>MUSTv2 and MITE-Hunter performs similarly well on the detection of MITE full copies. MUSTv2 focuses on the detection the copies with complete TIRs and DRs, whereas MITE-Hunter focuses on the dete</w:t>
      </w:r>
      <w:r w:rsidR="004B39C7" w:rsidRPr="002D21F6">
        <w:rPr>
          <w:color w:val="auto"/>
        </w:rPr>
        <w:t xml:space="preserve">ction of full sequence copies. </w:t>
      </w:r>
    </w:p>
    <w:p w:rsidR="00556BC3" w:rsidRPr="002D21F6" w:rsidRDefault="00556BC3" w:rsidP="00556BC3">
      <w:pPr>
        <w:pStyle w:val="3"/>
        <w:rPr>
          <w:color w:val="auto"/>
        </w:rPr>
      </w:pPr>
      <w:r w:rsidRPr="002D21F6">
        <w:rPr>
          <w:rFonts w:hint="eastAsia"/>
          <w:color w:val="auto"/>
        </w:rPr>
        <w:t>Running speeds</w:t>
      </w:r>
    </w:p>
    <w:p w:rsidR="000676FD" w:rsidRPr="002D21F6" w:rsidRDefault="00556BC3" w:rsidP="008E2223">
      <w:pPr>
        <w:rPr>
          <w:color w:val="auto"/>
        </w:rPr>
      </w:pPr>
      <w:r w:rsidRPr="002D21F6">
        <w:rPr>
          <w:rFonts w:hint="eastAsia"/>
          <w:color w:val="auto"/>
        </w:rPr>
        <w:t>The running time of each program is calculated by the Linux command "time", and is counted in seconds. MUSTv1 runs for 1,148 seconds for the simulated 4.68-Mbp genome, and the pipeline of MITE-</w:t>
      </w:r>
      <w:r w:rsidRPr="002D21F6">
        <w:rPr>
          <w:color w:val="auto"/>
        </w:rPr>
        <w:t>Hunter</w:t>
      </w:r>
      <w:r w:rsidRPr="002D21F6">
        <w:rPr>
          <w:rFonts w:hint="eastAsia"/>
          <w:color w:val="auto"/>
        </w:rPr>
        <w:t xml:space="preserve"> and RepeatMasker runs for </w:t>
      </w:r>
      <w:r w:rsidRPr="002D21F6">
        <w:rPr>
          <w:color w:val="auto"/>
        </w:rPr>
        <w:t>458.20</w:t>
      </w:r>
      <w:r w:rsidRPr="002D21F6">
        <w:rPr>
          <w:rFonts w:hint="eastAsia"/>
          <w:color w:val="auto"/>
        </w:rPr>
        <w:t xml:space="preserve"> seconds for the same genome. We have checked the detailed running steps of these two programs, and found that the screening of candidate MITEs across the whole genome, and the clustering of candidate MITEs into groups represent two major time-consuming steps. MUSTv2 optimized the MITE screening C++ codes and replaced the MCL clustering program with an in-house clustering strategy. The current version of MUST highly accurately detects all the simulated MITE copies for just </w:t>
      </w:r>
      <w:r w:rsidRPr="002D21F6">
        <w:rPr>
          <w:color w:val="auto"/>
        </w:rPr>
        <w:t>82.35</w:t>
      </w:r>
      <w:r w:rsidRPr="002D21F6">
        <w:rPr>
          <w:rFonts w:hint="eastAsia"/>
          <w:color w:val="auto"/>
        </w:rPr>
        <w:t xml:space="preserve"> seconds, and </w:t>
      </w:r>
      <w:r w:rsidRPr="002D21F6">
        <w:rPr>
          <w:color w:val="auto"/>
        </w:rPr>
        <w:t xml:space="preserve">achieved </w:t>
      </w:r>
      <w:r w:rsidRPr="002D21F6">
        <w:rPr>
          <w:rFonts w:hint="eastAsia"/>
          <w:color w:val="auto"/>
        </w:rPr>
        <w:t xml:space="preserve">almost </w:t>
      </w:r>
      <w:r w:rsidRPr="002D21F6">
        <w:rPr>
          <w:color w:val="auto"/>
        </w:rPr>
        <w:t xml:space="preserve">13.95 times of </w:t>
      </w:r>
      <w:r w:rsidRPr="002D21F6">
        <w:rPr>
          <w:rFonts w:hint="eastAsia"/>
          <w:color w:val="auto"/>
        </w:rPr>
        <w:t xml:space="preserve">the running speed of MUST system for </w:t>
      </w:r>
      <w:r w:rsidRPr="002D21F6">
        <w:rPr>
          <w:rFonts w:hint="eastAsia"/>
          <w:i/>
          <w:color w:val="auto"/>
        </w:rPr>
        <w:t>de novo</w:t>
      </w:r>
      <w:r w:rsidRPr="002D21F6">
        <w:rPr>
          <w:rFonts w:hint="eastAsia"/>
          <w:color w:val="auto"/>
        </w:rPr>
        <w:t xml:space="preserve"> MITE detection.</w:t>
      </w:r>
      <w:r w:rsidRPr="002D21F6">
        <w:rPr>
          <w:color w:val="auto"/>
        </w:rPr>
        <w:t xml:space="preserve"> MUSTv2 runs about two times slower than MITE-Hunter on the rice genome, maybe due to that MUSTv2 screens the TIR and DR signals for all the candidate MITE copies.</w:t>
      </w:r>
    </w:p>
    <w:p w:rsidR="00F83140" w:rsidRPr="002D21F6" w:rsidRDefault="002C559C" w:rsidP="008905D4">
      <w:pPr>
        <w:pStyle w:val="3"/>
        <w:rPr>
          <w:color w:val="auto"/>
        </w:rPr>
      </w:pPr>
      <w:r w:rsidRPr="002D21F6">
        <w:rPr>
          <w:rFonts w:hint="eastAsia"/>
          <w:color w:val="auto"/>
        </w:rPr>
        <w:t>Limits of MUSTv2</w:t>
      </w:r>
    </w:p>
    <w:p w:rsidR="00A4141C" w:rsidRPr="002D21F6" w:rsidRDefault="00EC395B" w:rsidP="008E2223">
      <w:pPr>
        <w:rPr>
          <w:color w:val="auto"/>
        </w:rPr>
      </w:pPr>
      <w:r w:rsidRPr="002D21F6">
        <w:rPr>
          <w:rFonts w:hint="eastAsia"/>
          <w:color w:val="auto"/>
        </w:rPr>
        <w:t xml:space="preserve">MUSTv2 </w:t>
      </w:r>
      <w:r w:rsidR="005556A8" w:rsidRPr="002D21F6">
        <w:rPr>
          <w:rFonts w:hint="eastAsia"/>
          <w:color w:val="auto"/>
        </w:rPr>
        <w:t xml:space="preserve">is not good at </w:t>
      </w:r>
      <w:r w:rsidR="005556A8" w:rsidRPr="002D21F6">
        <w:rPr>
          <w:color w:val="auto"/>
        </w:rPr>
        <w:t>the</w:t>
      </w:r>
      <w:r w:rsidR="005556A8" w:rsidRPr="002D21F6">
        <w:rPr>
          <w:rFonts w:hint="eastAsia"/>
          <w:color w:val="auto"/>
        </w:rPr>
        <w:t xml:space="preserve"> detection of MITEs </w:t>
      </w:r>
      <w:r w:rsidR="00EC2E79" w:rsidRPr="002D21F6">
        <w:rPr>
          <w:rFonts w:hint="eastAsia"/>
          <w:color w:val="auto"/>
        </w:rPr>
        <w:t xml:space="preserve">without clear TIR and DR signals. </w:t>
      </w:r>
      <w:r w:rsidR="00F06F1B" w:rsidRPr="002D21F6">
        <w:rPr>
          <w:rFonts w:hint="eastAsia"/>
          <w:color w:val="auto"/>
        </w:rPr>
        <w:t xml:space="preserve">MUSTv2 focuses on </w:t>
      </w:r>
      <w:r w:rsidR="005132E9" w:rsidRPr="002D21F6">
        <w:rPr>
          <w:rFonts w:hint="eastAsia"/>
          <w:color w:val="auto"/>
        </w:rPr>
        <w:t xml:space="preserve">detecting </w:t>
      </w:r>
      <w:r w:rsidR="00EC5DD8" w:rsidRPr="002D21F6">
        <w:rPr>
          <w:rFonts w:hint="eastAsia"/>
          <w:color w:val="auto"/>
        </w:rPr>
        <w:t>the recently active MITEs</w:t>
      </w:r>
      <w:r w:rsidR="00B45B5F" w:rsidRPr="002D21F6">
        <w:rPr>
          <w:rFonts w:hint="eastAsia"/>
          <w:color w:val="auto"/>
        </w:rPr>
        <w:t xml:space="preserve">, which are </w:t>
      </w:r>
      <w:r w:rsidR="004737E0" w:rsidRPr="002D21F6">
        <w:rPr>
          <w:rFonts w:hint="eastAsia"/>
          <w:color w:val="auto"/>
        </w:rPr>
        <w:t xml:space="preserve">usually high in copy numbers and </w:t>
      </w:r>
      <w:r w:rsidR="00FD73A0" w:rsidRPr="002D21F6">
        <w:rPr>
          <w:rFonts w:hint="eastAsia"/>
          <w:color w:val="auto"/>
        </w:rPr>
        <w:t xml:space="preserve">tend to have perfect pairs of TIRs and DRs. </w:t>
      </w:r>
      <w:r w:rsidR="003F501A" w:rsidRPr="002D21F6">
        <w:rPr>
          <w:rFonts w:hint="eastAsia"/>
          <w:color w:val="auto"/>
        </w:rPr>
        <w:t>M</w:t>
      </w:r>
      <w:r w:rsidR="003B78DC" w:rsidRPr="002D21F6">
        <w:rPr>
          <w:rFonts w:hint="eastAsia"/>
          <w:color w:val="auto"/>
        </w:rPr>
        <w:t xml:space="preserve">ost of the MITE copies </w:t>
      </w:r>
      <w:r w:rsidR="00B835F6" w:rsidRPr="002D21F6">
        <w:rPr>
          <w:rFonts w:hint="eastAsia"/>
          <w:color w:val="auto"/>
        </w:rPr>
        <w:t>will lose their ability of proliferation</w:t>
      </w:r>
      <w:r w:rsidR="000C1862" w:rsidRPr="002D21F6">
        <w:rPr>
          <w:rFonts w:hint="eastAsia"/>
          <w:color w:val="auto"/>
        </w:rPr>
        <w:t>, and start accumulating point mutations and/or structural variations</w:t>
      </w:r>
      <w:r w:rsidR="00843DFC" w:rsidRPr="002D21F6">
        <w:rPr>
          <w:rFonts w:hint="eastAsia"/>
          <w:color w:val="auto"/>
        </w:rPr>
        <w:t>, after being inserted into their current locations</w:t>
      </w:r>
      <w:r w:rsidR="005F667E" w:rsidRPr="002D21F6">
        <w:rPr>
          <w:rFonts w:hint="eastAsia"/>
          <w:color w:val="auto"/>
        </w:rPr>
        <w:t xml:space="preserve">. </w:t>
      </w:r>
      <w:r w:rsidR="004A3713" w:rsidRPr="002D21F6">
        <w:rPr>
          <w:rFonts w:hint="eastAsia"/>
          <w:color w:val="auto"/>
        </w:rPr>
        <w:t xml:space="preserve">But it is the active MITE copy </w:t>
      </w:r>
      <w:r w:rsidR="00A12105" w:rsidRPr="002D21F6">
        <w:rPr>
          <w:rFonts w:hint="eastAsia"/>
          <w:color w:val="auto"/>
        </w:rPr>
        <w:t xml:space="preserve">that keeps proliferation and </w:t>
      </w:r>
      <w:r w:rsidR="00CA0834" w:rsidRPr="002D21F6">
        <w:rPr>
          <w:rFonts w:hint="eastAsia"/>
          <w:color w:val="auto"/>
        </w:rPr>
        <w:t xml:space="preserve">applies their driving forces </w:t>
      </w:r>
      <w:r w:rsidR="00496E92" w:rsidRPr="002D21F6">
        <w:rPr>
          <w:rFonts w:hint="eastAsia"/>
          <w:color w:val="auto"/>
        </w:rPr>
        <w:t xml:space="preserve">onto the genomic </w:t>
      </w:r>
      <w:r w:rsidR="007317F9" w:rsidRPr="002D21F6">
        <w:rPr>
          <w:rFonts w:hint="eastAsia"/>
          <w:color w:val="auto"/>
        </w:rPr>
        <w:t>variations and evolution</w:t>
      </w:r>
      <w:r w:rsidR="00FF0F74" w:rsidRPr="002D21F6">
        <w:rPr>
          <w:rFonts w:hint="eastAsia"/>
          <w:color w:val="auto"/>
        </w:rPr>
        <w:t xml:space="preserve">. </w:t>
      </w:r>
      <w:r w:rsidR="00BC54DC" w:rsidRPr="002D21F6">
        <w:rPr>
          <w:rFonts w:hint="eastAsia"/>
          <w:color w:val="auto"/>
        </w:rPr>
        <w:t>So the recently active MITE copi</w:t>
      </w:r>
      <w:r w:rsidR="004871B1" w:rsidRPr="002D21F6">
        <w:rPr>
          <w:rFonts w:hint="eastAsia"/>
          <w:color w:val="auto"/>
        </w:rPr>
        <w:t xml:space="preserve">es detected by MUSTv2 will be an informative </w:t>
      </w:r>
      <w:r w:rsidR="00D36AED" w:rsidRPr="002D21F6">
        <w:rPr>
          <w:rFonts w:hint="eastAsia"/>
          <w:color w:val="auto"/>
        </w:rPr>
        <w:t xml:space="preserve">and complementary </w:t>
      </w:r>
      <w:r w:rsidR="004871B1" w:rsidRPr="002D21F6">
        <w:rPr>
          <w:rFonts w:hint="eastAsia"/>
          <w:color w:val="auto"/>
        </w:rPr>
        <w:t xml:space="preserve">resource </w:t>
      </w:r>
      <w:r w:rsidR="00AB51F0" w:rsidRPr="002D21F6">
        <w:rPr>
          <w:rFonts w:hint="eastAsia"/>
          <w:color w:val="auto"/>
        </w:rPr>
        <w:t>to the genomic MITE annotation</w:t>
      </w:r>
      <w:r w:rsidR="00F34D3A" w:rsidRPr="002D21F6">
        <w:rPr>
          <w:rFonts w:hint="eastAsia"/>
          <w:color w:val="auto"/>
        </w:rPr>
        <w:t xml:space="preserve">, mainly through the template mapping </w:t>
      </w:r>
      <w:r w:rsidR="00351460" w:rsidRPr="002D21F6">
        <w:rPr>
          <w:rFonts w:hint="eastAsia"/>
          <w:color w:val="auto"/>
        </w:rPr>
        <w:t>techniques.</w:t>
      </w:r>
      <w:r w:rsidR="008E7395" w:rsidRPr="002D21F6">
        <w:rPr>
          <w:rFonts w:hint="eastAsia"/>
          <w:color w:val="auto"/>
        </w:rPr>
        <w:t xml:space="preserve"> MUSTv2 may also detect novel active MITEs through the </w:t>
      </w:r>
      <w:r w:rsidR="008E7395" w:rsidRPr="002D21F6">
        <w:rPr>
          <w:rFonts w:hint="eastAsia"/>
          <w:i/>
          <w:color w:val="auto"/>
        </w:rPr>
        <w:t>de novo</w:t>
      </w:r>
      <w:r w:rsidR="008E7395" w:rsidRPr="002D21F6">
        <w:rPr>
          <w:rFonts w:hint="eastAsia"/>
          <w:color w:val="auto"/>
        </w:rPr>
        <w:t xml:space="preserve"> sequence structural patterns.</w:t>
      </w:r>
    </w:p>
    <w:p w:rsidR="004B2F78" w:rsidRPr="002D21F6" w:rsidRDefault="00F83140" w:rsidP="00F46C72">
      <w:pPr>
        <w:pStyle w:val="2"/>
        <w:rPr>
          <w:color w:val="auto"/>
        </w:rPr>
      </w:pPr>
      <w:r w:rsidRPr="002D21F6">
        <w:rPr>
          <w:rFonts w:hint="eastAsia"/>
          <w:color w:val="auto"/>
        </w:rPr>
        <w:t>Conclusions</w:t>
      </w:r>
    </w:p>
    <w:p w:rsidR="006E441D" w:rsidRDefault="004B2F78" w:rsidP="008E2223">
      <w:pPr>
        <w:rPr>
          <w:color w:val="auto"/>
        </w:rPr>
      </w:pPr>
      <w:r w:rsidRPr="002D21F6">
        <w:rPr>
          <w:rFonts w:hint="eastAsia"/>
          <w:color w:val="auto"/>
        </w:rPr>
        <w:t xml:space="preserve">This study proposed a highly accurate and very fast computer program for the </w:t>
      </w:r>
      <w:r w:rsidRPr="002D21F6">
        <w:rPr>
          <w:rFonts w:hint="eastAsia"/>
          <w:i/>
          <w:color w:val="auto"/>
        </w:rPr>
        <w:t xml:space="preserve">de novo </w:t>
      </w:r>
      <w:r w:rsidRPr="002D21F6">
        <w:rPr>
          <w:rFonts w:hint="eastAsia"/>
          <w:color w:val="auto"/>
        </w:rPr>
        <w:t xml:space="preserve">detection </w:t>
      </w:r>
      <w:r w:rsidR="009901C3" w:rsidRPr="002D21F6">
        <w:rPr>
          <w:rFonts w:hint="eastAsia"/>
          <w:color w:val="auto"/>
        </w:rPr>
        <w:t xml:space="preserve">of recently active MITE copies </w:t>
      </w:r>
      <w:r w:rsidRPr="002D21F6">
        <w:rPr>
          <w:rFonts w:hint="eastAsia"/>
          <w:color w:val="auto"/>
        </w:rPr>
        <w:t>in a given genome. As a user-friendly program, the default parameters also make sure that the user may just give the genomic sequences in a FASTA file and the prediction result will be generated into a user-specified output file.</w:t>
      </w:r>
    </w:p>
    <w:p w:rsidR="007E1F46" w:rsidRPr="002D21F6" w:rsidRDefault="007E1F46" w:rsidP="008E2223">
      <w:pPr>
        <w:rPr>
          <w:color w:val="auto"/>
        </w:rPr>
      </w:pPr>
    </w:p>
    <w:p w:rsidR="009B551C" w:rsidRPr="002D21F6" w:rsidRDefault="009B551C" w:rsidP="00F46C72">
      <w:pPr>
        <w:pStyle w:val="2"/>
        <w:rPr>
          <w:color w:val="auto"/>
        </w:rPr>
      </w:pPr>
      <w:r w:rsidRPr="002D21F6">
        <w:rPr>
          <w:rFonts w:hint="eastAsia"/>
          <w:color w:val="auto"/>
        </w:rPr>
        <w:t>Availability and requirements</w:t>
      </w:r>
    </w:p>
    <w:p w:rsidR="009B551C" w:rsidRPr="002D21F6" w:rsidRDefault="009B551C" w:rsidP="008E2223">
      <w:pPr>
        <w:rPr>
          <w:color w:val="auto"/>
        </w:rPr>
      </w:pPr>
      <w:r w:rsidRPr="002D21F6">
        <w:rPr>
          <w:rFonts w:hint="eastAsia"/>
          <w:color w:val="auto"/>
        </w:rPr>
        <w:t xml:space="preserve">Project name: </w:t>
      </w:r>
      <w:r w:rsidR="00F538F6" w:rsidRPr="002D21F6">
        <w:rPr>
          <w:rFonts w:hint="eastAsia"/>
          <w:color w:val="auto"/>
        </w:rPr>
        <w:t>MUSTv2</w:t>
      </w:r>
    </w:p>
    <w:p w:rsidR="00F538F6" w:rsidRPr="002D21F6" w:rsidRDefault="00F538F6" w:rsidP="008E2223">
      <w:pPr>
        <w:rPr>
          <w:color w:val="auto"/>
        </w:rPr>
      </w:pPr>
      <w:r w:rsidRPr="002D21F6">
        <w:rPr>
          <w:rFonts w:hint="eastAsia"/>
          <w:color w:val="auto"/>
        </w:rPr>
        <w:t xml:space="preserve">Project home page: </w:t>
      </w:r>
      <w:hyperlink r:id="rId11" w:history="1">
        <w:r w:rsidR="00F63480" w:rsidRPr="002D21F6">
          <w:rPr>
            <w:rStyle w:val="a7"/>
            <w:color w:val="auto"/>
          </w:rPr>
          <w:t>http://www.healthinformaticslab.org/supp/</w:t>
        </w:r>
      </w:hyperlink>
      <w:r w:rsidR="00F63480" w:rsidRPr="002D21F6">
        <w:rPr>
          <w:rFonts w:hint="eastAsia"/>
          <w:color w:val="auto"/>
        </w:rPr>
        <w:t xml:space="preserve"> </w:t>
      </w:r>
    </w:p>
    <w:p w:rsidR="00F63480" w:rsidRPr="002D21F6" w:rsidRDefault="005E4F79" w:rsidP="008E2223">
      <w:pPr>
        <w:rPr>
          <w:color w:val="auto"/>
        </w:rPr>
      </w:pPr>
      <w:r w:rsidRPr="002D21F6">
        <w:rPr>
          <w:rFonts w:hint="eastAsia"/>
          <w:color w:val="auto"/>
        </w:rPr>
        <w:t xml:space="preserve">Operating system(s): </w:t>
      </w:r>
      <w:r w:rsidR="0049499F" w:rsidRPr="002D21F6">
        <w:rPr>
          <w:rFonts w:hint="eastAsia"/>
          <w:color w:val="auto"/>
        </w:rPr>
        <w:t>platform-independent</w:t>
      </w:r>
      <w:r w:rsidR="00E079B1" w:rsidRPr="002D21F6">
        <w:rPr>
          <w:rFonts w:hint="eastAsia"/>
          <w:color w:val="auto"/>
        </w:rPr>
        <w:t xml:space="preserve">, </w:t>
      </w:r>
      <w:r w:rsidR="00B54254" w:rsidRPr="002D21F6">
        <w:rPr>
          <w:rFonts w:hint="eastAsia"/>
          <w:color w:val="auto"/>
        </w:rPr>
        <w:t>best in Linux/Unix</w:t>
      </w:r>
    </w:p>
    <w:p w:rsidR="00612F2C" w:rsidRPr="002D21F6" w:rsidRDefault="002903EB" w:rsidP="008E2223">
      <w:pPr>
        <w:rPr>
          <w:color w:val="auto"/>
        </w:rPr>
      </w:pPr>
      <w:r w:rsidRPr="002D21F6">
        <w:rPr>
          <w:rFonts w:hint="eastAsia"/>
          <w:color w:val="auto"/>
        </w:rPr>
        <w:t>Programming langua</w:t>
      </w:r>
      <w:r w:rsidR="00612F2C" w:rsidRPr="002D21F6">
        <w:rPr>
          <w:rFonts w:hint="eastAsia"/>
          <w:color w:val="auto"/>
        </w:rPr>
        <w:t>ges: Perl</w:t>
      </w:r>
      <w:r w:rsidR="00534F13" w:rsidRPr="002D21F6">
        <w:rPr>
          <w:rFonts w:hint="eastAsia"/>
          <w:color w:val="auto"/>
        </w:rPr>
        <w:t>, C/C++ and Bash</w:t>
      </w:r>
    </w:p>
    <w:p w:rsidR="00C874B7" w:rsidRPr="002D21F6" w:rsidRDefault="00C874B7" w:rsidP="008E2223">
      <w:pPr>
        <w:rPr>
          <w:color w:val="auto"/>
        </w:rPr>
      </w:pPr>
      <w:r w:rsidRPr="002D21F6">
        <w:rPr>
          <w:rFonts w:hint="eastAsia"/>
          <w:color w:val="auto"/>
        </w:rPr>
        <w:t xml:space="preserve">Other requirements: </w:t>
      </w:r>
      <w:r w:rsidR="009B15A5" w:rsidRPr="002D21F6">
        <w:rPr>
          <w:rFonts w:hint="eastAsia"/>
          <w:color w:val="auto"/>
        </w:rPr>
        <w:t>BioPerl</w:t>
      </w:r>
      <w:r w:rsidRPr="002D21F6">
        <w:rPr>
          <w:rFonts w:hint="eastAsia"/>
          <w:color w:val="auto"/>
        </w:rPr>
        <w:t>.</w:t>
      </w:r>
    </w:p>
    <w:p w:rsidR="009B551C" w:rsidRPr="002D21F6" w:rsidRDefault="00C874B7" w:rsidP="008E2223">
      <w:pPr>
        <w:rPr>
          <w:color w:val="auto"/>
        </w:rPr>
      </w:pPr>
      <w:r w:rsidRPr="002D21F6">
        <w:rPr>
          <w:rFonts w:hint="eastAsia"/>
          <w:color w:val="auto"/>
        </w:rPr>
        <w:t>License: GNU GPL v2</w:t>
      </w:r>
      <w:r w:rsidR="00E708D5" w:rsidRPr="002D21F6">
        <w:rPr>
          <w:rFonts w:hint="eastAsia"/>
          <w:color w:val="auto"/>
        </w:rPr>
        <w:t xml:space="preserve"> to academic users</w:t>
      </w:r>
    </w:p>
    <w:p w:rsidR="00A1126E" w:rsidRPr="002D21F6" w:rsidRDefault="00A1126E" w:rsidP="00F46C72">
      <w:pPr>
        <w:pStyle w:val="2"/>
        <w:rPr>
          <w:color w:val="auto"/>
        </w:rPr>
      </w:pPr>
      <w:r w:rsidRPr="002D21F6">
        <w:rPr>
          <w:rFonts w:hint="eastAsia"/>
          <w:color w:val="auto"/>
        </w:rPr>
        <w:t>Competing interests</w:t>
      </w:r>
    </w:p>
    <w:p w:rsidR="00A1126E" w:rsidRPr="002D21F6" w:rsidRDefault="00A1126E" w:rsidP="008E2223">
      <w:pPr>
        <w:rPr>
          <w:color w:val="auto"/>
        </w:rPr>
      </w:pPr>
      <w:r w:rsidRPr="002D21F6">
        <w:rPr>
          <w:rFonts w:hint="eastAsia"/>
          <w:color w:val="auto"/>
        </w:rPr>
        <w:t>The authors declare that they have no competing interests.</w:t>
      </w:r>
    </w:p>
    <w:p w:rsidR="006E441D" w:rsidRPr="002D21F6" w:rsidRDefault="00A71AD9" w:rsidP="00F46C72">
      <w:pPr>
        <w:pStyle w:val="2"/>
        <w:rPr>
          <w:color w:val="auto"/>
        </w:rPr>
      </w:pPr>
      <w:r w:rsidRPr="002D21F6">
        <w:rPr>
          <w:rFonts w:hint="eastAsia"/>
          <w:color w:val="auto"/>
        </w:rPr>
        <w:t>Authors' contributions</w:t>
      </w:r>
    </w:p>
    <w:p w:rsidR="006E441D" w:rsidRDefault="00A71AD9" w:rsidP="008E2223">
      <w:pPr>
        <w:rPr>
          <w:color w:val="auto"/>
        </w:rPr>
      </w:pPr>
      <w:r w:rsidRPr="002D21F6">
        <w:rPr>
          <w:rFonts w:hint="eastAsia"/>
          <w:color w:val="auto"/>
        </w:rPr>
        <w:t xml:space="preserve">FZ conceived </w:t>
      </w:r>
      <w:r w:rsidR="00E62FBB" w:rsidRPr="002D21F6">
        <w:rPr>
          <w:rFonts w:hint="eastAsia"/>
          <w:color w:val="auto"/>
        </w:rPr>
        <w:t xml:space="preserve">and oversaw </w:t>
      </w:r>
      <w:r w:rsidRPr="002D21F6">
        <w:rPr>
          <w:rFonts w:hint="eastAsia"/>
          <w:color w:val="auto"/>
        </w:rPr>
        <w:t xml:space="preserve">this project. RG, GM and </w:t>
      </w:r>
      <w:r w:rsidR="00645207">
        <w:rPr>
          <w:color w:val="auto"/>
        </w:rPr>
        <w:t>RZ</w:t>
      </w:r>
      <w:r w:rsidRPr="002D21F6">
        <w:rPr>
          <w:rFonts w:hint="eastAsia"/>
          <w:color w:val="auto"/>
        </w:rPr>
        <w:t xml:space="preserve"> developed the software and tested the results.</w:t>
      </w:r>
      <w:r w:rsidR="00E62FBB" w:rsidRPr="002D21F6">
        <w:rPr>
          <w:rFonts w:hint="eastAsia"/>
          <w:color w:val="auto"/>
        </w:rPr>
        <w:t xml:space="preserve"> </w:t>
      </w:r>
      <w:r w:rsidR="001B6867" w:rsidRPr="002D21F6">
        <w:rPr>
          <w:rFonts w:hint="eastAsia"/>
          <w:color w:val="auto"/>
        </w:rPr>
        <w:t>FZ drafted the manuscript with the contributions from the co-authors. All the authors read and approved the final manuscript.</w:t>
      </w:r>
    </w:p>
    <w:p w:rsidR="00322780" w:rsidRPr="002D21F6" w:rsidRDefault="00322780" w:rsidP="008E2223">
      <w:pPr>
        <w:rPr>
          <w:color w:val="auto"/>
        </w:rPr>
      </w:pPr>
    </w:p>
    <w:p w:rsidR="004B2F78" w:rsidRPr="002D21F6" w:rsidRDefault="00747113" w:rsidP="00F46C72">
      <w:pPr>
        <w:pStyle w:val="2"/>
        <w:rPr>
          <w:color w:val="auto"/>
        </w:rPr>
      </w:pPr>
      <w:r w:rsidRPr="002D21F6">
        <w:rPr>
          <w:color w:val="auto"/>
        </w:rPr>
        <w:t>Acknowledgements</w:t>
      </w:r>
    </w:p>
    <w:p w:rsidR="00BC04BE" w:rsidRDefault="00306E76" w:rsidP="008E2223">
      <w:pPr>
        <w:rPr>
          <w:color w:val="auto"/>
        </w:rPr>
      </w:pPr>
      <w:r w:rsidRPr="00306E76">
        <w:rPr>
          <w:color w:val="auto"/>
        </w:rPr>
        <w:t>This work was supported by the Strategic Priority Research Program of the Chinese Academy of Sciences (XDB13040400) and the startup grant of the Jilin University.</w:t>
      </w:r>
    </w:p>
    <w:p w:rsidR="00306E76" w:rsidRPr="002D21F6" w:rsidRDefault="00306E76" w:rsidP="008E2223">
      <w:pPr>
        <w:rPr>
          <w:color w:val="auto"/>
        </w:rPr>
      </w:pPr>
    </w:p>
    <w:p w:rsidR="004B2F78" w:rsidRPr="002D21F6" w:rsidRDefault="00747113" w:rsidP="00F46C72">
      <w:pPr>
        <w:pStyle w:val="2"/>
        <w:rPr>
          <w:color w:val="auto"/>
        </w:rPr>
      </w:pPr>
      <w:r w:rsidRPr="002D21F6">
        <w:rPr>
          <w:color w:val="auto"/>
        </w:rPr>
        <w:t>References</w:t>
      </w:r>
    </w:p>
    <w:p w:rsidR="00AE19D0" w:rsidRPr="002D21F6" w:rsidRDefault="00411273" w:rsidP="00CD4F97">
      <w:pPr>
        <w:pStyle w:val="ParaNoInd"/>
        <w:spacing w:after="180" w:line="300" w:lineRule="auto"/>
        <w:ind w:left="720" w:hanging="720"/>
        <w:rPr>
          <w:noProof/>
          <w:sz w:val="24"/>
          <w:szCs w:val="24"/>
        </w:rPr>
      </w:pPr>
      <w:r w:rsidRPr="002D21F6">
        <w:rPr>
          <w:sz w:val="24"/>
          <w:szCs w:val="24"/>
        </w:rPr>
        <w:fldChar w:fldCharType="begin"/>
      </w:r>
      <w:r w:rsidR="004B2F78" w:rsidRPr="002D21F6">
        <w:rPr>
          <w:sz w:val="24"/>
          <w:szCs w:val="24"/>
        </w:rPr>
        <w:instrText xml:space="preserve"> ADDIN EN.REFLIST </w:instrText>
      </w:r>
      <w:r w:rsidRPr="002D21F6">
        <w:rPr>
          <w:sz w:val="24"/>
          <w:szCs w:val="24"/>
        </w:rPr>
        <w:fldChar w:fldCharType="separate"/>
      </w:r>
      <w:bookmarkStart w:id="0" w:name="_ENREF_1"/>
      <w:r w:rsidR="00AE19D0" w:rsidRPr="002D21F6">
        <w:rPr>
          <w:noProof/>
          <w:sz w:val="24"/>
          <w:szCs w:val="24"/>
        </w:rPr>
        <w:t>1.</w:t>
      </w:r>
      <w:r w:rsidR="00AE19D0" w:rsidRPr="002D21F6">
        <w:rPr>
          <w:noProof/>
          <w:sz w:val="24"/>
          <w:szCs w:val="24"/>
        </w:rPr>
        <w:tab/>
        <w:t xml:space="preserve">Jiang N, Feschotte C, Zhang X, Wessler SR: </w:t>
      </w:r>
      <w:r w:rsidR="00AE19D0" w:rsidRPr="002D21F6">
        <w:rPr>
          <w:b/>
          <w:noProof/>
          <w:sz w:val="24"/>
          <w:szCs w:val="24"/>
        </w:rPr>
        <w:t>Using rice to understand the origin and amplification of miniature inverted repeat transposable elements (MITEs)</w:t>
      </w:r>
      <w:r w:rsidR="00AE19D0" w:rsidRPr="002D21F6">
        <w:rPr>
          <w:noProof/>
          <w:sz w:val="24"/>
          <w:szCs w:val="24"/>
        </w:rPr>
        <w:t xml:space="preserve">. </w:t>
      </w:r>
      <w:r w:rsidR="00AE19D0" w:rsidRPr="002D21F6">
        <w:rPr>
          <w:i/>
          <w:noProof/>
          <w:sz w:val="24"/>
          <w:szCs w:val="24"/>
        </w:rPr>
        <w:t xml:space="preserve">Curr Opin Plant Biol </w:t>
      </w:r>
      <w:r w:rsidR="00AE19D0" w:rsidRPr="002D21F6">
        <w:rPr>
          <w:noProof/>
          <w:sz w:val="24"/>
          <w:szCs w:val="24"/>
        </w:rPr>
        <w:t xml:space="preserve">2004, </w:t>
      </w:r>
      <w:r w:rsidR="00AE19D0" w:rsidRPr="002D21F6">
        <w:rPr>
          <w:b/>
          <w:noProof/>
          <w:sz w:val="24"/>
          <w:szCs w:val="24"/>
        </w:rPr>
        <w:t>7</w:t>
      </w:r>
      <w:r w:rsidR="00AE19D0" w:rsidRPr="002D21F6">
        <w:rPr>
          <w:noProof/>
          <w:sz w:val="24"/>
          <w:szCs w:val="24"/>
        </w:rPr>
        <w:t>(2):115-119.</w:t>
      </w:r>
      <w:bookmarkEnd w:id="0"/>
    </w:p>
    <w:p w:rsidR="00AE19D0" w:rsidRPr="002D21F6" w:rsidRDefault="00AE19D0" w:rsidP="00CD4F97">
      <w:pPr>
        <w:pStyle w:val="ParaNoInd"/>
        <w:spacing w:after="180" w:line="300" w:lineRule="auto"/>
        <w:ind w:left="720" w:hanging="720"/>
        <w:rPr>
          <w:noProof/>
          <w:sz w:val="24"/>
          <w:szCs w:val="24"/>
        </w:rPr>
      </w:pPr>
      <w:bookmarkStart w:id="1" w:name="_ENREF_2"/>
      <w:r w:rsidRPr="002D21F6">
        <w:rPr>
          <w:noProof/>
          <w:sz w:val="24"/>
          <w:szCs w:val="24"/>
        </w:rPr>
        <w:t>2.</w:t>
      </w:r>
      <w:r w:rsidRPr="002D21F6">
        <w:rPr>
          <w:noProof/>
          <w:sz w:val="24"/>
          <w:szCs w:val="24"/>
        </w:rPr>
        <w:tab/>
        <w:t xml:space="preserve">Delihas N: </w:t>
      </w:r>
      <w:r w:rsidRPr="002D21F6">
        <w:rPr>
          <w:b/>
          <w:noProof/>
          <w:sz w:val="24"/>
          <w:szCs w:val="24"/>
        </w:rPr>
        <w:t>Impact of small repeat sequences on bacterial genome evolution</w:t>
      </w:r>
      <w:r w:rsidRPr="002D21F6">
        <w:rPr>
          <w:noProof/>
          <w:sz w:val="24"/>
          <w:szCs w:val="24"/>
        </w:rPr>
        <w:t xml:space="preserve">. </w:t>
      </w:r>
      <w:r w:rsidRPr="002D21F6">
        <w:rPr>
          <w:i/>
          <w:noProof/>
          <w:sz w:val="24"/>
          <w:szCs w:val="24"/>
        </w:rPr>
        <w:t xml:space="preserve">Genome Biol Evol </w:t>
      </w:r>
      <w:r w:rsidRPr="002D21F6">
        <w:rPr>
          <w:noProof/>
          <w:sz w:val="24"/>
          <w:szCs w:val="24"/>
        </w:rPr>
        <w:t xml:space="preserve">2011, </w:t>
      </w:r>
      <w:r w:rsidRPr="002D21F6">
        <w:rPr>
          <w:b/>
          <w:noProof/>
          <w:sz w:val="24"/>
          <w:szCs w:val="24"/>
        </w:rPr>
        <w:t>3</w:t>
      </w:r>
      <w:r w:rsidRPr="002D21F6">
        <w:rPr>
          <w:noProof/>
          <w:sz w:val="24"/>
          <w:szCs w:val="24"/>
        </w:rPr>
        <w:t>:959-973.</w:t>
      </w:r>
      <w:bookmarkEnd w:id="1"/>
    </w:p>
    <w:p w:rsidR="00AE19D0" w:rsidRPr="002D21F6" w:rsidRDefault="00AE19D0" w:rsidP="00CD4F97">
      <w:pPr>
        <w:pStyle w:val="ParaNoInd"/>
        <w:spacing w:after="180" w:line="300" w:lineRule="auto"/>
        <w:ind w:left="720" w:hanging="720"/>
        <w:rPr>
          <w:noProof/>
          <w:sz w:val="24"/>
          <w:szCs w:val="24"/>
        </w:rPr>
      </w:pPr>
      <w:bookmarkStart w:id="2" w:name="_ENREF_3"/>
      <w:r w:rsidRPr="002D21F6">
        <w:rPr>
          <w:noProof/>
          <w:sz w:val="24"/>
          <w:szCs w:val="24"/>
        </w:rPr>
        <w:t>3.</w:t>
      </w:r>
      <w:r w:rsidRPr="002D21F6">
        <w:rPr>
          <w:noProof/>
          <w:sz w:val="24"/>
          <w:szCs w:val="24"/>
        </w:rPr>
        <w:tab/>
        <w:t xml:space="preserve">Zhou F, Tran T, Xu Y: </w:t>
      </w:r>
      <w:r w:rsidRPr="002D21F6">
        <w:rPr>
          <w:b/>
          <w:i/>
          <w:noProof/>
          <w:sz w:val="24"/>
          <w:szCs w:val="24"/>
        </w:rPr>
        <w:t>Nezha</w:t>
      </w:r>
      <w:r w:rsidRPr="002D21F6">
        <w:rPr>
          <w:b/>
          <w:noProof/>
          <w:sz w:val="24"/>
          <w:szCs w:val="24"/>
        </w:rPr>
        <w:t xml:space="preserve">, a novel active miniature inverted-repeat transposable element in </w:t>
      </w:r>
      <w:r w:rsidRPr="002D21F6">
        <w:rPr>
          <w:b/>
          <w:i/>
          <w:noProof/>
          <w:sz w:val="24"/>
          <w:szCs w:val="24"/>
        </w:rPr>
        <w:t>cyanobacteria</w:t>
      </w:r>
      <w:r w:rsidRPr="002D21F6">
        <w:rPr>
          <w:noProof/>
          <w:sz w:val="24"/>
          <w:szCs w:val="24"/>
        </w:rPr>
        <w:t xml:space="preserve">. </w:t>
      </w:r>
      <w:r w:rsidRPr="002D21F6">
        <w:rPr>
          <w:i/>
          <w:noProof/>
          <w:sz w:val="24"/>
          <w:szCs w:val="24"/>
        </w:rPr>
        <w:t xml:space="preserve">Biochem Biophys Res Commun </w:t>
      </w:r>
      <w:r w:rsidRPr="002D21F6">
        <w:rPr>
          <w:noProof/>
          <w:sz w:val="24"/>
          <w:szCs w:val="24"/>
        </w:rPr>
        <w:t xml:space="preserve">2008, </w:t>
      </w:r>
      <w:r w:rsidRPr="002D21F6">
        <w:rPr>
          <w:b/>
          <w:noProof/>
          <w:sz w:val="24"/>
          <w:szCs w:val="24"/>
        </w:rPr>
        <w:t>365</w:t>
      </w:r>
      <w:r w:rsidRPr="002D21F6">
        <w:rPr>
          <w:noProof/>
          <w:sz w:val="24"/>
          <w:szCs w:val="24"/>
        </w:rPr>
        <w:t>(4):790-794.</w:t>
      </w:r>
      <w:bookmarkEnd w:id="2"/>
    </w:p>
    <w:p w:rsidR="00AE19D0" w:rsidRPr="002D21F6" w:rsidRDefault="00AE19D0" w:rsidP="00CD4F97">
      <w:pPr>
        <w:pStyle w:val="ParaNoInd"/>
        <w:spacing w:after="180" w:line="300" w:lineRule="auto"/>
        <w:ind w:left="720" w:hanging="720"/>
        <w:rPr>
          <w:noProof/>
          <w:sz w:val="24"/>
          <w:szCs w:val="24"/>
        </w:rPr>
      </w:pPr>
      <w:bookmarkStart w:id="3" w:name="_ENREF_4"/>
      <w:r w:rsidRPr="002D21F6">
        <w:rPr>
          <w:noProof/>
          <w:sz w:val="24"/>
          <w:szCs w:val="24"/>
        </w:rPr>
        <w:t>4.</w:t>
      </w:r>
      <w:r w:rsidRPr="002D21F6">
        <w:rPr>
          <w:noProof/>
          <w:sz w:val="24"/>
          <w:szCs w:val="24"/>
        </w:rPr>
        <w:tab/>
        <w:t xml:space="preserve">Chen Y, Zhou F, Li G, Xu Y: </w:t>
      </w:r>
      <w:r w:rsidRPr="002D21F6">
        <w:rPr>
          <w:b/>
          <w:noProof/>
          <w:sz w:val="24"/>
          <w:szCs w:val="24"/>
        </w:rPr>
        <w:t xml:space="preserve">MUST: a system for identification of miniature inverted-repeat transposable elements and applications to </w:t>
      </w:r>
      <w:r w:rsidRPr="002D21F6">
        <w:rPr>
          <w:b/>
          <w:i/>
          <w:noProof/>
          <w:sz w:val="24"/>
          <w:szCs w:val="24"/>
        </w:rPr>
        <w:t>Anabaena variabilis</w:t>
      </w:r>
      <w:r w:rsidRPr="002D21F6">
        <w:rPr>
          <w:b/>
          <w:noProof/>
          <w:sz w:val="24"/>
          <w:szCs w:val="24"/>
        </w:rPr>
        <w:t xml:space="preserve"> and </w:t>
      </w:r>
      <w:r w:rsidRPr="002D21F6">
        <w:rPr>
          <w:b/>
          <w:i/>
          <w:noProof/>
          <w:sz w:val="24"/>
          <w:szCs w:val="24"/>
        </w:rPr>
        <w:t>Haloquadratum walsbyi</w:t>
      </w:r>
      <w:r w:rsidRPr="002D21F6">
        <w:rPr>
          <w:noProof/>
          <w:sz w:val="24"/>
          <w:szCs w:val="24"/>
        </w:rPr>
        <w:t xml:space="preserve">. </w:t>
      </w:r>
      <w:r w:rsidRPr="002D21F6">
        <w:rPr>
          <w:i/>
          <w:noProof/>
          <w:sz w:val="24"/>
          <w:szCs w:val="24"/>
        </w:rPr>
        <w:t xml:space="preserve">Gene </w:t>
      </w:r>
      <w:r w:rsidRPr="002D21F6">
        <w:rPr>
          <w:noProof/>
          <w:sz w:val="24"/>
          <w:szCs w:val="24"/>
        </w:rPr>
        <w:t xml:space="preserve">2009, </w:t>
      </w:r>
      <w:r w:rsidRPr="002D21F6">
        <w:rPr>
          <w:b/>
          <w:noProof/>
          <w:sz w:val="24"/>
          <w:szCs w:val="24"/>
        </w:rPr>
        <w:t>436</w:t>
      </w:r>
      <w:r w:rsidRPr="002D21F6">
        <w:rPr>
          <w:noProof/>
          <w:sz w:val="24"/>
          <w:szCs w:val="24"/>
        </w:rPr>
        <w:t>(1-2):1-7.</w:t>
      </w:r>
      <w:bookmarkEnd w:id="3"/>
    </w:p>
    <w:p w:rsidR="00AE19D0" w:rsidRPr="002D21F6" w:rsidRDefault="00AE19D0" w:rsidP="00CD4F97">
      <w:pPr>
        <w:pStyle w:val="ParaNoInd"/>
        <w:spacing w:after="180" w:line="300" w:lineRule="auto"/>
        <w:ind w:left="720" w:hanging="720"/>
        <w:rPr>
          <w:noProof/>
          <w:sz w:val="24"/>
          <w:szCs w:val="24"/>
        </w:rPr>
      </w:pPr>
      <w:bookmarkStart w:id="4" w:name="_ENREF_5"/>
      <w:r w:rsidRPr="002D21F6">
        <w:rPr>
          <w:noProof/>
          <w:sz w:val="24"/>
          <w:szCs w:val="24"/>
        </w:rPr>
        <w:t>5.</w:t>
      </w:r>
      <w:r w:rsidRPr="002D21F6">
        <w:rPr>
          <w:noProof/>
          <w:sz w:val="24"/>
          <w:szCs w:val="24"/>
        </w:rPr>
        <w:tab/>
        <w:t xml:space="preserve">Chen Y, Zhou F, Li G, Xu Y: </w:t>
      </w:r>
      <w:r w:rsidRPr="002D21F6">
        <w:rPr>
          <w:b/>
          <w:noProof/>
          <w:sz w:val="24"/>
          <w:szCs w:val="24"/>
        </w:rPr>
        <w:t xml:space="preserve">A recently active miniature inverted-repeat transposable element, Chunjie, inserted into an operon without disturbing the operon structure in </w:t>
      </w:r>
      <w:r w:rsidRPr="002D21F6">
        <w:rPr>
          <w:b/>
          <w:i/>
          <w:noProof/>
          <w:sz w:val="24"/>
          <w:szCs w:val="24"/>
        </w:rPr>
        <w:t>Geobacter uraniireducens</w:t>
      </w:r>
      <w:r w:rsidRPr="002D21F6">
        <w:rPr>
          <w:b/>
          <w:noProof/>
          <w:sz w:val="24"/>
          <w:szCs w:val="24"/>
        </w:rPr>
        <w:t xml:space="preserve"> Rf4</w:t>
      </w:r>
      <w:r w:rsidRPr="002D21F6">
        <w:rPr>
          <w:noProof/>
          <w:sz w:val="24"/>
          <w:szCs w:val="24"/>
        </w:rPr>
        <w:t xml:space="preserve">. </w:t>
      </w:r>
      <w:r w:rsidRPr="002D21F6">
        <w:rPr>
          <w:i/>
          <w:noProof/>
          <w:sz w:val="24"/>
          <w:szCs w:val="24"/>
        </w:rPr>
        <w:t xml:space="preserve">Genetics </w:t>
      </w:r>
      <w:r w:rsidRPr="002D21F6">
        <w:rPr>
          <w:noProof/>
          <w:sz w:val="24"/>
          <w:szCs w:val="24"/>
        </w:rPr>
        <w:t xml:space="preserve">2008, </w:t>
      </w:r>
      <w:r w:rsidRPr="002D21F6">
        <w:rPr>
          <w:b/>
          <w:noProof/>
          <w:sz w:val="24"/>
          <w:szCs w:val="24"/>
        </w:rPr>
        <w:t>179</w:t>
      </w:r>
      <w:r w:rsidRPr="002D21F6">
        <w:rPr>
          <w:noProof/>
          <w:sz w:val="24"/>
          <w:szCs w:val="24"/>
        </w:rPr>
        <w:t>(4):2291-2297.</w:t>
      </w:r>
      <w:bookmarkEnd w:id="4"/>
    </w:p>
    <w:p w:rsidR="00AE19D0" w:rsidRPr="002D21F6" w:rsidRDefault="00AE19D0" w:rsidP="00CD4F97">
      <w:pPr>
        <w:pStyle w:val="ParaNoInd"/>
        <w:spacing w:after="180" w:line="300" w:lineRule="auto"/>
        <w:ind w:left="720" w:hanging="720"/>
        <w:rPr>
          <w:noProof/>
          <w:sz w:val="24"/>
          <w:szCs w:val="24"/>
        </w:rPr>
      </w:pPr>
      <w:bookmarkStart w:id="5" w:name="_ENREF_6"/>
      <w:r w:rsidRPr="002D21F6">
        <w:rPr>
          <w:noProof/>
          <w:sz w:val="24"/>
          <w:szCs w:val="24"/>
        </w:rPr>
        <w:t>6.</w:t>
      </w:r>
      <w:r w:rsidRPr="002D21F6">
        <w:rPr>
          <w:noProof/>
          <w:sz w:val="24"/>
          <w:szCs w:val="24"/>
        </w:rPr>
        <w:tab/>
        <w:t xml:space="preserve">Ragupathy R, You FM, Cloutier S: </w:t>
      </w:r>
      <w:r w:rsidRPr="002D21F6">
        <w:rPr>
          <w:b/>
          <w:noProof/>
          <w:sz w:val="24"/>
          <w:szCs w:val="24"/>
        </w:rPr>
        <w:t>Arguments for standardizing transposable element annotation in plant genomes</w:t>
      </w:r>
      <w:r w:rsidRPr="002D21F6">
        <w:rPr>
          <w:noProof/>
          <w:sz w:val="24"/>
          <w:szCs w:val="24"/>
        </w:rPr>
        <w:t xml:space="preserve">. </w:t>
      </w:r>
      <w:r w:rsidRPr="002D21F6">
        <w:rPr>
          <w:i/>
          <w:noProof/>
          <w:sz w:val="24"/>
          <w:szCs w:val="24"/>
        </w:rPr>
        <w:t xml:space="preserve">Trends Plant Sci </w:t>
      </w:r>
      <w:r w:rsidRPr="002D21F6">
        <w:rPr>
          <w:noProof/>
          <w:sz w:val="24"/>
          <w:szCs w:val="24"/>
        </w:rPr>
        <w:t xml:space="preserve">2013, </w:t>
      </w:r>
      <w:r w:rsidRPr="002D21F6">
        <w:rPr>
          <w:b/>
          <w:noProof/>
          <w:sz w:val="24"/>
          <w:szCs w:val="24"/>
        </w:rPr>
        <w:t>18</w:t>
      </w:r>
      <w:r w:rsidRPr="002D21F6">
        <w:rPr>
          <w:noProof/>
          <w:sz w:val="24"/>
          <w:szCs w:val="24"/>
        </w:rPr>
        <w:t>(7):367-376.</w:t>
      </w:r>
      <w:bookmarkEnd w:id="5"/>
    </w:p>
    <w:p w:rsidR="00AE19D0" w:rsidRPr="002D21F6" w:rsidRDefault="00AE19D0" w:rsidP="00CD4F97">
      <w:pPr>
        <w:pStyle w:val="ParaNoInd"/>
        <w:spacing w:after="180" w:line="300" w:lineRule="auto"/>
        <w:ind w:left="720" w:hanging="720"/>
        <w:rPr>
          <w:noProof/>
          <w:sz w:val="24"/>
          <w:szCs w:val="24"/>
        </w:rPr>
      </w:pPr>
      <w:bookmarkStart w:id="6" w:name="_ENREF_7"/>
      <w:r w:rsidRPr="002D21F6">
        <w:rPr>
          <w:noProof/>
          <w:sz w:val="24"/>
          <w:szCs w:val="24"/>
        </w:rPr>
        <w:t>7.</w:t>
      </w:r>
      <w:r w:rsidRPr="002D21F6">
        <w:rPr>
          <w:noProof/>
          <w:sz w:val="24"/>
          <w:szCs w:val="24"/>
        </w:rPr>
        <w:tab/>
        <w:t xml:space="preserve">Tu Z: </w:t>
      </w:r>
      <w:r w:rsidRPr="002D21F6">
        <w:rPr>
          <w:b/>
          <w:noProof/>
          <w:sz w:val="24"/>
          <w:szCs w:val="24"/>
        </w:rPr>
        <w:t xml:space="preserve">Eight novel families of miniature inverted repeat transposable elements in the African malaria mosquito, </w:t>
      </w:r>
      <w:r w:rsidRPr="002D21F6">
        <w:rPr>
          <w:b/>
          <w:i/>
          <w:noProof/>
          <w:sz w:val="24"/>
          <w:szCs w:val="24"/>
        </w:rPr>
        <w:t>Anopheles gambiae</w:t>
      </w:r>
      <w:r w:rsidRPr="002D21F6">
        <w:rPr>
          <w:noProof/>
          <w:sz w:val="24"/>
          <w:szCs w:val="24"/>
        </w:rPr>
        <w:t xml:space="preserve">. </w:t>
      </w:r>
      <w:r w:rsidRPr="002D21F6">
        <w:rPr>
          <w:i/>
          <w:noProof/>
          <w:sz w:val="24"/>
          <w:szCs w:val="24"/>
        </w:rPr>
        <w:t xml:space="preserve">Proc Natl Acad Sci U S A </w:t>
      </w:r>
      <w:r w:rsidRPr="002D21F6">
        <w:rPr>
          <w:noProof/>
          <w:sz w:val="24"/>
          <w:szCs w:val="24"/>
        </w:rPr>
        <w:t xml:space="preserve">2001, </w:t>
      </w:r>
      <w:r w:rsidRPr="002D21F6">
        <w:rPr>
          <w:b/>
          <w:noProof/>
          <w:sz w:val="24"/>
          <w:szCs w:val="24"/>
        </w:rPr>
        <w:t>98</w:t>
      </w:r>
      <w:r w:rsidRPr="002D21F6">
        <w:rPr>
          <w:noProof/>
          <w:sz w:val="24"/>
          <w:szCs w:val="24"/>
        </w:rPr>
        <w:t>(4):1699-1704.</w:t>
      </w:r>
      <w:bookmarkEnd w:id="6"/>
    </w:p>
    <w:p w:rsidR="00AE19D0" w:rsidRPr="002D21F6" w:rsidRDefault="00AE19D0" w:rsidP="00CD4F97">
      <w:pPr>
        <w:pStyle w:val="ParaNoInd"/>
        <w:spacing w:after="180" w:line="300" w:lineRule="auto"/>
        <w:ind w:left="720" w:hanging="720"/>
        <w:rPr>
          <w:noProof/>
          <w:sz w:val="24"/>
          <w:szCs w:val="24"/>
        </w:rPr>
      </w:pPr>
      <w:bookmarkStart w:id="7" w:name="_ENREF_8"/>
      <w:r w:rsidRPr="002D21F6">
        <w:rPr>
          <w:noProof/>
          <w:sz w:val="24"/>
          <w:szCs w:val="24"/>
        </w:rPr>
        <w:t>8.</w:t>
      </w:r>
      <w:r w:rsidRPr="002D21F6">
        <w:rPr>
          <w:noProof/>
          <w:sz w:val="24"/>
          <w:szCs w:val="24"/>
        </w:rPr>
        <w:tab/>
        <w:t xml:space="preserve">Yang G: </w:t>
      </w:r>
      <w:r w:rsidRPr="002D21F6">
        <w:rPr>
          <w:b/>
          <w:noProof/>
          <w:sz w:val="24"/>
          <w:szCs w:val="24"/>
        </w:rPr>
        <w:t>MITE Digger, an efficient and accurate algorithm for genome wide discovery of miniature inverted repeat transposable elements</w:t>
      </w:r>
      <w:r w:rsidRPr="002D21F6">
        <w:rPr>
          <w:noProof/>
          <w:sz w:val="24"/>
          <w:szCs w:val="24"/>
        </w:rPr>
        <w:t xml:space="preserve">. </w:t>
      </w:r>
      <w:r w:rsidRPr="002D21F6">
        <w:rPr>
          <w:i/>
          <w:noProof/>
          <w:sz w:val="24"/>
          <w:szCs w:val="24"/>
        </w:rPr>
        <w:t xml:space="preserve">BMC Bioinformatics </w:t>
      </w:r>
      <w:r w:rsidRPr="002D21F6">
        <w:rPr>
          <w:noProof/>
          <w:sz w:val="24"/>
          <w:szCs w:val="24"/>
        </w:rPr>
        <w:t xml:space="preserve">2013, </w:t>
      </w:r>
      <w:r w:rsidRPr="002D21F6">
        <w:rPr>
          <w:b/>
          <w:noProof/>
          <w:sz w:val="24"/>
          <w:szCs w:val="24"/>
        </w:rPr>
        <w:t>14</w:t>
      </w:r>
      <w:r w:rsidRPr="002D21F6">
        <w:rPr>
          <w:noProof/>
          <w:sz w:val="24"/>
          <w:szCs w:val="24"/>
        </w:rPr>
        <w:t>:186.</w:t>
      </w:r>
      <w:bookmarkEnd w:id="7"/>
    </w:p>
    <w:p w:rsidR="00AE19D0" w:rsidRPr="002D21F6" w:rsidRDefault="00AE19D0" w:rsidP="00CD4F97">
      <w:pPr>
        <w:pStyle w:val="ParaNoInd"/>
        <w:spacing w:after="180" w:line="300" w:lineRule="auto"/>
        <w:ind w:left="720" w:hanging="720"/>
        <w:rPr>
          <w:noProof/>
          <w:sz w:val="24"/>
          <w:szCs w:val="24"/>
        </w:rPr>
      </w:pPr>
      <w:bookmarkStart w:id="8" w:name="_ENREF_9"/>
      <w:r w:rsidRPr="002D21F6">
        <w:rPr>
          <w:noProof/>
          <w:sz w:val="24"/>
          <w:szCs w:val="24"/>
        </w:rPr>
        <w:t>9.</w:t>
      </w:r>
      <w:r w:rsidRPr="002D21F6">
        <w:rPr>
          <w:noProof/>
          <w:sz w:val="24"/>
          <w:szCs w:val="24"/>
        </w:rPr>
        <w:tab/>
        <w:t xml:space="preserve">Han Y, Wessler SR: </w:t>
      </w:r>
      <w:r w:rsidRPr="002D21F6">
        <w:rPr>
          <w:b/>
          <w:noProof/>
          <w:sz w:val="24"/>
          <w:szCs w:val="24"/>
        </w:rPr>
        <w:t>MITE-Hunter: a program for discovering miniature inverted-repeat transposable elements from genomic sequences</w:t>
      </w:r>
      <w:r w:rsidRPr="002D21F6">
        <w:rPr>
          <w:noProof/>
          <w:sz w:val="24"/>
          <w:szCs w:val="24"/>
        </w:rPr>
        <w:t xml:space="preserve">. </w:t>
      </w:r>
      <w:r w:rsidRPr="002D21F6">
        <w:rPr>
          <w:i/>
          <w:noProof/>
          <w:sz w:val="24"/>
          <w:szCs w:val="24"/>
        </w:rPr>
        <w:t xml:space="preserve">Nucleic acids research </w:t>
      </w:r>
      <w:r w:rsidRPr="002D21F6">
        <w:rPr>
          <w:noProof/>
          <w:sz w:val="24"/>
          <w:szCs w:val="24"/>
        </w:rPr>
        <w:t xml:space="preserve">2010, </w:t>
      </w:r>
      <w:r w:rsidRPr="002D21F6">
        <w:rPr>
          <w:b/>
          <w:noProof/>
          <w:sz w:val="24"/>
          <w:szCs w:val="24"/>
        </w:rPr>
        <w:t>38</w:t>
      </w:r>
      <w:r w:rsidRPr="002D21F6">
        <w:rPr>
          <w:noProof/>
          <w:sz w:val="24"/>
          <w:szCs w:val="24"/>
        </w:rPr>
        <w:t>(22):e199.</w:t>
      </w:r>
      <w:bookmarkEnd w:id="8"/>
    </w:p>
    <w:p w:rsidR="00AE19D0" w:rsidRPr="002D21F6" w:rsidRDefault="00AE19D0" w:rsidP="00CD4F97">
      <w:pPr>
        <w:pStyle w:val="ParaNoInd"/>
        <w:spacing w:after="180" w:line="300" w:lineRule="auto"/>
        <w:ind w:left="720" w:hanging="720"/>
        <w:rPr>
          <w:noProof/>
          <w:sz w:val="24"/>
          <w:szCs w:val="24"/>
        </w:rPr>
      </w:pPr>
      <w:bookmarkStart w:id="9" w:name="_ENREF_10"/>
      <w:r w:rsidRPr="002D21F6">
        <w:rPr>
          <w:noProof/>
          <w:sz w:val="24"/>
          <w:szCs w:val="24"/>
        </w:rPr>
        <w:t>10.</w:t>
      </w:r>
      <w:r w:rsidRPr="002D21F6">
        <w:rPr>
          <w:noProof/>
          <w:sz w:val="24"/>
          <w:szCs w:val="24"/>
        </w:rPr>
        <w:tab/>
        <w:t xml:space="preserve">Enright AJ, Van Dongen S, Ouzounis CA: </w:t>
      </w:r>
      <w:r w:rsidRPr="002D21F6">
        <w:rPr>
          <w:b/>
          <w:noProof/>
          <w:sz w:val="24"/>
          <w:szCs w:val="24"/>
        </w:rPr>
        <w:t>An efficient algorithm for large-scale detection of protein families</w:t>
      </w:r>
      <w:r w:rsidRPr="002D21F6">
        <w:rPr>
          <w:noProof/>
          <w:sz w:val="24"/>
          <w:szCs w:val="24"/>
        </w:rPr>
        <w:t xml:space="preserve">. </w:t>
      </w:r>
      <w:r w:rsidRPr="002D21F6">
        <w:rPr>
          <w:i/>
          <w:noProof/>
          <w:sz w:val="24"/>
          <w:szCs w:val="24"/>
        </w:rPr>
        <w:t xml:space="preserve">Nucleic acids research </w:t>
      </w:r>
      <w:r w:rsidRPr="002D21F6">
        <w:rPr>
          <w:noProof/>
          <w:sz w:val="24"/>
          <w:szCs w:val="24"/>
        </w:rPr>
        <w:t xml:space="preserve">2002, </w:t>
      </w:r>
      <w:r w:rsidRPr="002D21F6">
        <w:rPr>
          <w:b/>
          <w:noProof/>
          <w:sz w:val="24"/>
          <w:szCs w:val="24"/>
        </w:rPr>
        <w:t>30</w:t>
      </w:r>
      <w:r w:rsidRPr="002D21F6">
        <w:rPr>
          <w:noProof/>
          <w:sz w:val="24"/>
          <w:szCs w:val="24"/>
        </w:rPr>
        <w:t>(7):1575-1584.</w:t>
      </w:r>
      <w:bookmarkEnd w:id="9"/>
    </w:p>
    <w:p w:rsidR="00AE19D0" w:rsidRPr="002D21F6" w:rsidRDefault="00AE19D0" w:rsidP="00CD4F97">
      <w:pPr>
        <w:pStyle w:val="ParaNoInd"/>
        <w:spacing w:after="180" w:line="300" w:lineRule="auto"/>
        <w:ind w:left="720" w:hanging="720"/>
        <w:rPr>
          <w:noProof/>
          <w:sz w:val="24"/>
          <w:szCs w:val="24"/>
        </w:rPr>
      </w:pPr>
      <w:bookmarkStart w:id="10" w:name="_ENREF_11"/>
      <w:r w:rsidRPr="002D21F6">
        <w:rPr>
          <w:noProof/>
          <w:sz w:val="24"/>
          <w:szCs w:val="24"/>
        </w:rPr>
        <w:t>11.</w:t>
      </w:r>
      <w:r w:rsidRPr="002D21F6">
        <w:rPr>
          <w:noProof/>
          <w:sz w:val="24"/>
          <w:szCs w:val="24"/>
        </w:rPr>
        <w:tab/>
        <w:t xml:space="preserve">Stajich JE: </w:t>
      </w:r>
      <w:r w:rsidRPr="002D21F6">
        <w:rPr>
          <w:b/>
          <w:noProof/>
          <w:sz w:val="24"/>
          <w:szCs w:val="24"/>
        </w:rPr>
        <w:t>An Introduction to BioPerl</w:t>
      </w:r>
      <w:r w:rsidRPr="002D21F6">
        <w:rPr>
          <w:noProof/>
          <w:sz w:val="24"/>
          <w:szCs w:val="24"/>
        </w:rPr>
        <w:t xml:space="preserve">. </w:t>
      </w:r>
      <w:r w:rsidRPr="002D21F6">
        <w:rPr>
          <w:i/>
          <w:noProof/>
          <w:sz w:val="24"/>
          <w:szCs w:val="24"/>
        </w:rPr>
        <w:t xml:space="preserve">Methods in molecular biology </w:t>
      </w:r>
      <w:r w:rsidRPr="002D21F6">
        <w:rPr>
          <w:noProof/>
          <w:sz w:val="24"/>
          <w:szCs w:val="24"/>
        </w:rPr>
        <w:t xml:space="preserve">2007, </w:t>
      </w:r>
      <w:r w:rsidRPr="002D21F6">
        <w:rPr>
          <w:b/>
          <w:noProof/>
          <w:sz w:val="24"/>
          <w:szCs w:val="24"/>
        </w:rPr>
        <w:t>406</w:t>
      </w:r>
      <w:r w:rsidRPr="002D21F6">
        <w:rPr>
          <w:noProof/>
          <w:sz w:val="24"/>
          <w:szCs w:val="24"/>
        </w:rPr>
        <w:t>:535-548.</w:t>
      </w:r>
      <w:bookmarkEnd w:id="10"/>
    </w:p>
    <w:p w:rsidR="00AE19D0" w:rsidRPr="002D21F6" w:rsidRDefault="00AE19D0" w:rsidP="00CD4F97">
      <w:pPr>
        <w:pStyle w:val="ParaNoInd"/>
        <w:spacing w:after="180" w:line="300" w:lineRule="auto"/>
        <w:ind w:left="720" w:hanging="720"/>
        <w:rPr>
          <w:noProof/>
          <w:sz w:val="24"/>
          <w:szCs w:val="24"/>
        </w:rPr>
      </w:pPr>
      <w:bookmarkStart w:id="11" w:name="_ENREF_12"/>
      <w:r w:rsidRPr="002D21F6">
        <w:rPr>
          <w:noProof/>
          <w:sz w:val="24"/>
          <w:szCs w:val="24"/>
        </w:rPr>
        <w:t>12.</w:t>
      </w:r>
      <w:r w:rsidRPr="002D21F6">
        <w:rPr>
          <w:noProof/>
          <w:sz w:val="24"/>
          <w:szCs w:val="24"/>
        </w:rPr>
        <w:tab/>
        <w:t xml:space="preserve">Kikuchi K, Terauchi K, Wada M, Hirano HY: </w:t>
      </w:r>
      <w:r w:rsidRPr="002D21F6">
        <w:rPr>
          <w:b/>
          <w:noProof/>
          <w:sz w:val="24"/>
          <w:szCs w:val="24"/>
        </w:rPr>
        <w:t xml:space="preserve">The plant MITE </w:t>
      </w:r>
      <w:r w:rsidRPr="002D21F6">
        <w:rPr>
          <w:b/>
          <w:i/>
          <w:noProof/>
          <w:sz w:val="24"/>
          <w:szCs w:val="24"/>
        </w:rPr>
        <w:t>mPing</w:t>
      </w:r>
      <w:r w:rsidRPr="002D21F6">
        <w:rPr>
          <w:b/>
          <w:noProof/>
          <w:sz w:val="24"/>
          <w:szCs w:val="24"/>
        </w:rPr>
        <w:t xml:space="preserve"> is mobilized in anther culture</w:t>
      </w:r>
      <w:r w:rsidRPr="002D21F6">
        <w:rPr>
          <w:noProof/>
          <w:sz w:val="24"/>
          <w:szCs w:val="24"/>
        </w:rPr>
        <w:t xml:space="preserve">. </w:t>
      </w:r>
      <w:r w:rsidRPr="002D21F6">
        <w:rPr>
          <w:i/>
          <w:noProof/>
          <w:sz w:val="24"/>
          <w:szCs w:val="24"/>
        </w:rPr>
        <w:t xml:space="preserve">Nature </w:t>
      </w:r>
      <w:r w:rsidRPr="002D21F6">
        <w:rPr>
          <w:noProof/>
          <w:sz w:val="24"/>
          <w:szCs w:val="24"/>
        </w:rPr>
        <w:t xml:space="preserve">2003, </w:t>
      </w:r>
      <w:r w:rsidRPr="002D21F6">
        <w:rPr>
          <w:b/>
          <w:noProof/>
          <w:sz w:val="24"/>
          <w:szCs w:val="24"/>
        </w:rPr>
        <w:t>421</w:t>
      </w:r>
      <w:r w:rsidRPr="002D21F6">
        <w:rPr>
          <w:noProof/>
          <w:sz w:val="24"/>
          <w:szCs w:val="24"/>
        </w:rPr>
        <w:t>(6919):167-170.</w:t>
      </w:r>
      <w:bookmarkEnd w:id="11"/>
    </w:p>
    <w:p w:rsidR="004254E5" w:rsidRPr="002D21F6" w:rsidRDefault="00411273" w:rsidP="00CD4F97">
      <w:pPr>
        <w:pStyle w:val="ParaNoInd"/>
        <w:spacing w:after="180" w:line="300" w:lineRule="auto"/>
        <w:ind w:left="425" w:hangingChars="177" w:hanging="425"/>
        <w:rPr>
          <w:sz w:val="24"/>
          <w:szCs w:val="24"/>
        </w:rPr>
      </w:pPr>
      <w:r w:rsidRPr="002D21F6">
        <w:rPr>
          <w:sz w:val="24"/>
          <w:szCs w:val="24"/>
        </w:rPr>
        <w:fldChar w:fldCharType="end"/>
      </w:r>
    </w:p>
    <w:sectPr w:rsidR="004254E5" w:rsidRPr="002D21F6" w:rsidSect="00202DA9">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065B" w:rsidRDefault="00FA065B" w:rsidP="008E2223">
      <w:r>
        <w:separator/>
      </w:r>
    </w:p>
  </w:endnote>
  <w:endnote w:type="continuationSeparator" w:id="0">
    <w:p w:rsidR="00FA065B" w:rsidRDefault="00FA065B" w:rsidP="008E222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065B" w:rsidRDefault="00FA065B" w:rsidP="008E2223">
      <w:r>
        <w:separator/>
      </w:r>
    </w:p>
  </w:footnote>
  <w:footnote w:type="continuationSeparator" w:id="0">
    <w:p w:rsidR="00FA065B" w:rsidRDefault="00FA065B" w:rsidP="008E222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B872D1"/>
    <w:multiLevelType w:val="hybridMultilevel"/>
    <w:tmpl w:val="541E7996"/>
    <w:lvl w:ilvl="0" w:tplc="71BCCFB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315B3420"/>
    <w:multiLevelType w:val="hybridMultilevel"/>
    <w:tmpl w:val="A4561236"/>
    <w:lvl w:ilvl="0" w:tplc="5A2820E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44034D8"/>
    <w:multiLevelType w:val="hybridMultilevel"/>
    <w:tmpl w:val="1B60BA8A"/>
    <w:lvl w:ilvl="0" w:tplc="71AE86F0">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565A100F"/>
    <w:multiLevelType w:val="hybridMultilevel"/>
    <w:tmpl w:val="7E32B2A2"/>
    <w:lvl w:ilvl="0" w:tplc="6676164E">
      <w:numFmt w:val="bullet"/>
      <w:lvlText w:val=""/>
      <w:lvlJc w:val="left"/>
      <w:pPr>
        <w:ind w:left="360" w:hanging="360"/>
      </w:pPr>
      <w:rPr>
        <w:rFonts w:ascii="Wingdings" w:eastAsia="宋体" w:hAnsi="Wingdings" w:cstheme="minorBidi"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62E65AB8"/>
    <w:multiLevelType w:val="hybridMultilevel"/>
    <w:tmpl w:val="99EC79E2"/>
    <w:lvl w:ilvl="0" w:tplc="734E0672">
      <w:start w:val="1"/>
      <w:numFmt w:val="decimalFullWidth"/>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8"/>
  <w:doNotDisplayPageBoundaries/>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798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xfp2adezw0dpewz2p5z2rqpppap09f0w5a&quot;&gt;MUSTv2&lt;record-ids&gt;&lt;item&gt;1&lt;/item&gt;&lt;item&gt;3&lt;/item&gt;&lt;item&gt;4&lt;/item&gt;&lt;item&gt;5&lt;/item&gt;&lt;item&gt;6&lt;/item&gt;&lt;item&gt;7&lt;/item&gt;&lt;item&gt;8&lt;/item&gt;&lt;item&gt;9&lt;/item&gt;&lt;item&gt;11&lt;/item&gt;&lt;item&gt;15&lt;/item&gt;&lt;item&gt;16&lt;/item&gt;&lt;item&gt;17&lt;/item&gt;&lt;/record-ids&gt;&lt;/item&gt;&lt;/Libraries&gt;"/>
  </w:docVars>
  <w:rsids>
    <w:rsidRoot w:val="003428E7"/>
    <w:rsid w:val="00000C19"/>
    <w:rsid w:val="00002FFD"/>
    <w:rsid w:val="00004B83"/>
    <w:rsid w:val="00006566"/>
    <w:rsid w:val="00006B0E"/>
    <w:rsid w:val="00011E6C"/>
    <w:rsid w:val="00012B75"/>
    <w:rsid w:val="00015C05"/>
    <w:rsid w:val="000169F5"/>
    <w:rsid w:val="00016C2F"/>
    <w:rsid w:val="00020039"/>
    <w:rsid w:val="000206EA"/>
    <w:rsid w:val="00021FC6"/>
    <w:rsid w:val="0002270F"/>
    <w:rsid w:val="00022CE0"/>
    <w:rsid w:val="000238C5"/>
    <w:rsid w:val="00030279"/>
    <w:rsid w:val="00031B87"/>
    <w:rsid w:val="00032337"/>
    <w:rsid w:val="00032D6C"/>
    <w:rsid w:val="0003315B"/>
    <w:rsid w:val="0003448A"/>
    <w:rsid w:val="000404CC"/>
    <w:rsid w:val="00040C2D"/>
    <w:rsid w:val="00041875"/>
    <w:rsid w:val="000501A4"/>
    <w:rsid w:val="0005170C"/>
    <w:rsid w:val="00051E00"/>
    <w:rsid w:val="000521A1"/>
    <w:rsid w:val="00054A33"/>
    <w:rsid w:val="0005620A"/>
    <w:rsid w:val="00056B11"/>
    <w:rsid w:val="0005702A"/>
    <w:rsid w:val="00061923"/>
    <w:rsid w:val="00062CEE"/>
    <w:rsid w:val="00065AE8"/>
    <w:rsid w:val="00066D2C"/>
    <w:rsid w:val="000676FD"/>
    <w:rsid w:val="000742C7"/>
    <w:rsid w:val="00076ADC"/>
    <w:rsid w:val="00077276"/>
    <w:rsid w:val="000835DA"/>
    <w:rsid w:val="00083656"/>
    <w:rsid w:val="00083CD7"/>
    <w:rsid w:val="000845D9"/>
    <w:rsid w:val="00085DF4"/>
    <w:rsid w:val="00092C16"/>
    <w:rsid w:val="00093D4F"/>
    <w:rsid w:val="0009496B"/>
    <w:rsid w:val="00095187"/>
    <w:rsid w:val="0009523C"/>
    <w:rsid w:val="000961B7"/>
    <w:rsid w:val="0009741B"/>
    <w:rsid w:val="000A148E"/>
    <w:rsid w:val="000A3104"/>
    <w:rsid w:val="000A36ED"/>
    <w:rsid w:val="000B0558"/>
    <w:rsid w:val="000B23DD"/>
    <w:rsid w:val="000B23F1"/>
    <w:rsid w:val="000B3811"/>
    <w:rsid w:val="000B55C5"/>
    <w:rsid w:val="000B654A"/>
    <w:rsid w:val="000C1444"/>
    <w:rsid w:val="000C1862"/>
    <w:rsid w:val="000C2EBA"/>
    <w:rsid w:val="000C490B"/>
    <w:rsid w:val="000C6E81"/>
    <w:rsid w:val="000C6EC7"/>
    <w:rsid w:val="000D4187"/>
    <w:rsid w:val="000D56B8"/>
    <w:rsid w:val="000F1101"/>
    <w:rsid w:val="000F2566"/>
    <w:rsid w:val="000F3466"/>
    <w:rsid w:val="000F51EA"/>
    <w:rsid w:val="000F7192"/>
    <w:rsid w:val="000F7ACC"/>
    <w:rsid w:val="001002A9"/>
    <w:rsid w:val="0010093C"/>
    <w:rsid w:val="001016BA"/>
    <w:rsid w:val="00104F6C"/>
    <w:rsid w:val="001060E9"/>
    <w:rsid w:val="001104C3"/>
    <w:rsid w:val="00110A8D"/>
    <w:rsid w:val="001120E0"/>
    <w:rsid w:val="00113359"/>
    <w:rsid w:val="00113918"/>
    <w:rsid w:val="00113E41"/>
    <w:rsid w:val="0011654E"/>
    <w:rsid w:val="0012094D"/>
    <w:rsid w:val="00121641"/>
    <w:rsid w:val="0012168F"/>
    <w:rsid w:val="00122536"/>
    <w:rsid w:val="00124121"/>
    <w:rsid w:val="0012742A"/>
    <w:rsid w:val="00130BFB"/>
    <w:rsid w:val="0013138B"/>
    <w:rsid w:val="00131DC9"/>
    <w:rsid w:val="00132E68"/>
    <w:rsid w:val="00133BA1"/>
    <w:rsid w:val="00134280"/>
    <w:rsid w:val="001404A0"/>
    <w:rsid w:val="0014450C"/>
    <w:rsid w:val="00151A5C"/>
    <w:rsid w:val="001523BE"/>
    <w:rsid w:val="00152A61"/>
    <w:rsid w:val="00152BC1"/>
    <w:rsid w:val="00155A84"/>
    <w:rsid w:val="00163657"/>
    <w:rsid w:val="001640C7"/>
    <w:rsid w:val="001735FC"/>
    <w:rsid w:val="0018003F"/>
    <w:rsid w:val="00181B5F"/>
    <w:rsid w:val="00181F08"/>
    <w:rsid w:val="0018471D"/>
    <w:rsid w:val="0018482C"/>
    <w:rsid w:val="00190B41"/>
    <w:rsid w:val="001926E9"/>
    <w:rsid w:val="00194390"/>
    <w:rsid w:val="001951CF"/>
    <w:rsid w:val="001967E3"/>
    <w:rsid w:val="00197E63"/>
    <w:rsid w:val="001A1C2B"/>
    <w:rsid w:val="001A1E3E"/>
    <w:rsid w:val="001A31E2"/>
    <w:rsid w:val="001A35C4"/>
    <w:rsid w:val="001A617A"/>
    <w:rsid w:val="001A73ED"/>
    <w:rsid w:val="001B07E2"/>
    <w:rsid w:val="001B0897"/>
    <w:rsid w:val="001B09BE"/>
    <w:rsid w:val="001B4906"/>
    <w:rsid w:val="001B6867"/>
    <w:rsid w:val="001B7424"/>
    <w:rsid w:val="001C34A0"/>
    <w:rsid w:val="001C7A9D"/>
    <w:rsid w:val="001D31F1"/>
    <w:rsid w:val="001D4B2A"/>
    <w:rsid w:val="001D57D7"/>
    <w:rsid w:val="001D5981"/>
    <w:rsid w:val="001D5C7C"/>
    <w:rsid w:val="001D7AC5"/>
    <w:rsid w:val="001E0784"/>
    <w:rsid w:val="001E1E13"/>
    <w:rsid w:val="001E317D"/>
    <w:rsid w:val="001E3D2B"/>
    <w:rsid w:val="001E419B"/>
    <w:rsid w:val="001E5A20"/>
    <w:rsid w:val="001E7B7E"/>
    <w:rsid w:val="001F1B99"/>
    <w:rsid w:val="001F361F"/>
    <w:rsid w:val="00202DA9"/>
    <w:rsid w:val="00207051"/>
    <w:rsid w:val="00207FF0"/>
    <w:rsid w:val="0021210C"/>
    <w:rsid w:val="00212884"/>
    <w:rsid w:val="00213343"/>
    <w:rsid w:val="002252AE"/>
    <w:rsid w:val="002278D2"/>
    <w:rsid w:val="002356A2"/>
    <w:rsid w:val="00237707"/>
    <w:rsid w:val="0024242F"/>
    <w:rsid w:val="00246B20"/>
    <w:rsid w:val="00247278"/>
    <w:rsid w:val="00250E20"/>
    <w:rsid w:val="002511D9"/>
    <w:rsid w:val="0025262E"/>
    <w:rsid w:val="00252F4C"/>
    <w:rsid w:val="0025429F"/>
    <w:rsid w:val="00254FDC"/>
    <w:rsid w:val="00263E29"/>
    <w:rsid w:val="002641A2"/>
    <w:rsid w:val="00264F9E"/>
    <w:rsid w:val="002656D9"/>
    <w:rsid w:val="002701F9"/>
    <w:rsid w:val="00270367"/>
    <w:rsid w:val="00272FE0"/>
    <w:rsid w:val="00274BC9"/>
    <w:rsid w:val="00283CFA"/>
    <w:rsid w:val="0028577D"/>
    <w:rsid w:val="0028705A"/>
    <w:rsid w:val="002903EB"/>
    <w:rsid w:val="00291424"/>
    <w:rsid w:val="00292E71"/>
    <w:rsid w:val="00292EA5"/>
    <w:rsid w:val="00294C14"/>
    <w:rsid w:val="00295A40"/>
    <w:rsid w:val="0029652F"/>
    <w:rsid w:val="002A125D"/>
    <w:rsid w:val="002A65A3"/>
    <w:rsid w:val="002A7572"/>
    <w:rsid w:val="002B12BF"/>
    <w:rsid w:val="002B27AE"/>
    <w:rsid w:val="002B4B75"/>
    <w:rsid w:val="002B4DB6"/>
    <w:rsid w:val="002B502E"/>
    <w:rsid w:val="002B5ED7"/>
    <w:rsid w:val="002C1418"/>
    <w:rsid w:val="002C1C45"/>
    <w:rsid w:val="002C2191"/>
    <w:rsid w:val="002C253E"/>
    <w:rsid w:val="002C559C"/>
    <w:rsid w:val="002C60C4"/>
    <w:rsid w:val="002D06FB"/>
    <w:rsid w:val="002D1B16"/>
    <w:rsid w:val="002D21F6"/>
    <w:rsid w:val="002D6456"/>
    <w:rsid w:val="002D7F00"/>
    <w:rsid w:val="002E16C8"/>
    <w:rsid w:val="002E1AD8"/>
    <w:rsid w:val="002E3D36"/>
    <w:rsid w:val="002E5EDF"/>
    <w:rsid w:val="002E6CDF"/>
    <w:rsid w:val="002E7977"/>
    <w:rsid w:val="002F0B18"/>
    <w:rsid w:val="002F2168"/>
    <w:rsid w:val="002F2199"/>
    <w:rsid w:val="002F3C22"/>
    <w:rsid w:val="002F539E"/>
    <w:rsid w:val="002F5BC1"/>
    <w:rsid w:val="003000B2"/>
    <w:rsid w:val="003006CB"/>
    <w:rsid w:val="0030481B"/>
    <w:rsid w:val="00306E76"/>
    <w:rsid w:val="003113B4"/>
    <w:rsid w:val="0031174E"/>
    <w:rsid w:val="00322780"/>
    <w:rsid w:val="0032430F"/>
    <w:rsid w:val="00337C9A"/>
    <w:rsid w:val="00340045"/>
    <w:rsid w:val="00341C4E"/>
    <w:rsid w:val="003424CA"/>
    <w:rsid w:val="00342630"/>
    <w:rsid w:val="003428E7"/>
    <w:rsid w:val="00342DE9"/>
    <w:rsid w:val="00343DB4"/>
    <w:rsid w:val="00343DED"/>
    <w:rsid w:val="003454A1"/>
    <w:rsid w:val="0034586A"/>
    <w:rsid w:val="00347068"/>
    <w:rsid w:val="0035107E"/>
    <w:rsid w:val="00351460"/>
    <w:rsid w:val="00352389"/>
    <w:rsid w:val="00353726"/>
    <w:rsid w:val="00355DEE"/>
    <w:rsid w:val="00360894"/>
    <w:rsid w:val="003623B2"/>
    <w:rsid w:val="003641D1"/>
    <w:rsid w:val="00364DC9"/>
    <w:rsid w:val="003656A7"/>
    <w:rsid w:val="003657E7"/>
    <w:rsid w:val="00366677"/>
    <w:rsid w:val="00371650"/>
    <w:rsid w:val="003720E8"/>
    <w:rsid w:val="00372E18"/>
    <w:rsid w:val="0037351C"/>
    <w:rsid w:val="00373578"/>
    <w:rsid w:val="00374230"/>
    <w:rsid w:val="00377ADB"/>
    <w:rsid w:val="003802AF"/>
    <w:rsid w:val="00380CFB"/>
    <w:rsid w:val="00382D04"/>
    <w:rsid w:val="00385C3D"/>
    <w:rsid w:val="003861AD"/>
    <w:rsid w:val="00386367"/>
    <w:rsid w:val="00386C7A"/>
    <w:rsid w:val="00391EFC"/>
    <w:rsid w:val="00393254"/>
    <w:rsid w:val="003959AD"/>
    <w:rsid w:val="003959F8"/>
    <w:rsid w:val="003A44A6"/>
    <w:rsid w:val="003A492A"/>
    <w:rsid w:val="003A4D51"/>
    <w:rsid w:val="003B0AE1"/>
    <w:rsid w:val="003B64A4"/>
    <w:rsid w:val="003B78DC"/>
    <w:rsid w:val="003C11CE"/>
    <w:rsid w:val="003C1A37"/>
    <w:rsid w:val="003C3A15"/>
    <w:rsid w:val="003D0D7C"/>
    <w:rsid w:val="003D25B0"/>
    <w:rsid w:val="003D26A7"/>
    <w:rsid w:val="003D416C"/>
    <w:rsid w:val="003D7C0F"/>
    <w:rsid w:val="003E202D"/>
    <w:rsid w:val="003E2819"/>
    <w:rsid w:val="003E792E"/>
    <w:rsid w:val="003E7BA4"/>
    <w:rsid w:val="003F0906"/>
    <w:rsid w:val="003F0C43"/>
    <w:rsid w:val="003F18C5"/>
    <w:rsid w:val="003F23AD"/>
    <w:rsid w:val="003F36B0"/>
    <w:rsid w:val="003F383C"/>
    <w:rsid w:val="003F3A7A"/>
    <w:rsid w:val="003F3CA8"/>
    <w:rsid w:val="003F501A"/>
    <w:rsid w:val="0040756C"/>
    <w:rsid w:val="00407F0E"/>
    <w:rsid w:val="0041040A"/>
    <w:rsid w:val="004110ED"/>
    <w:rsid w:val="00411273"/>
    <w:rsid w:val="00411F2B"/>
    <w:rsid w:val="00417283"/>
    <w:rsid w:val="00417D5E"/>
    <w:rsid w:val="00421CB2"/>
    <w:rsid w:val="00423724"/>
    <w:rsid w:val="004237C5"/>
    <w:rsid w:val="004254E5"/>
    <w:rsid w:val="00426074"/>
    <w:rsid w:val="004274A4"/>
    <w:rsid w:val="00431100"/>
    <w:rsid w:val="00431919"/>
    <w:rsid w:val="0043271F"/>
    <w:rsid w:val="00432A9C"/>
    <w:rsid w:val="00433FFE"/>
    <w:rsid w:val="00434E98"/>
    <w:rsid w:val="004371DC"/>
    <w:rsid w:val="00440AB9"/>
    <w:rsid w:val="00444144"/>
    <w:rsid w:val="00447B2B"/>
    <w:rsid w:val="004500BE"/>
    <w:rsid w:val="0045080C"/>
    <w:rsid w:val="0045752B"/>
    <w:rsid w:val="004607C9"/>
    <w:rsid w:val="00461274"/>
    <w:rsid w:val="004619C3"/>
    <w:rsid w:val="0046202D"/>
    <w:rsid w:val="004622EC"/>
    <w:rsid w:val="00462B15"/>
    <w:rsid w:val="00464873"/>
    <w:rsid w:val="004657B5"/>
    <w:rsid w:val="004737E0"/>
    <w:rsid w:val="00474E06"/>
    <w:rsid w:val="00474F91"/>
    <w:rsid w:val="004767D1"/>
    <w:rsid w:val="00477668"/>
    <w:rsid w:val="00483104"/>
    <w:rsid w:val="00483550"/>
    <w:rsid w:val="0048474F"/>
    <w:rsid w:val="00484B5F"/>
    <w:rsid w:val="00485CE1"/>
    <w:rsid w:val="00486566"/>
    <w:rsid w:val="00486C55"/>
    <w:rsid w:val="004871B1"/>
    <w:rsid w:val="00487928"/>
    <w:rsid w:val="0049499F"/>
    <w:rsid w:val="00495CE0"/>
    <w:rsid w:val="00496022"/>
    <w:rsid w:val="00496E92"/>
    <w:rsid w:val="004A006B"/>
    <w:rsid w:val="004A1B9D"/>
    <w:rsid w:val="004A3713"/>
    <w:rsid w:val="004A4199"/>
    <w:rsid w:val="004A4CD6"/>
    <w:rsid w:val="004A4EFA"/>
    <w:rsid w:val="004A4F93"/>
    <w:rsid w:val="004A6ED5"/>
    <w:rsid w:val="004A7F16"/>
    <w:rsid w:val="004B12E1"/>
    <w:rsid w:val="004B2F78"/>
    <w:rsid w:val="004B39C7"/>
    <w:rsid w:val="004B40B6"/>
    <w:rsid w:val="004B5BF3"/>
    <w:rsid w:val="004C0B83"/>
    <w:rsid w:val="004C43F0"/>
    <w:rsid w:val="004C5A2A"/>
    <w:rsid w:val="004C64CA"/>
    <w:rsid w:val="004C7F08"/>
    <w:rsid w:val="004D05DA"/>
    <w:rsid w:val="004D187A"/>
    <w:rsid w:val="004D450E"/>
    <w:rsid w:val="004D458C"/>
    <w:rsid w:val="004D53D9"/>
    <w:rsid w:val="004D56B8"/>
    <w:rsid w:val="004D679B"/>
    <w:rsid w:val="004E0647"/>
    <w:rsid w:val="004E2A5D"/>
    <w:rsid w:val="004E6825"/>
    <w:rsid w:val="004E723F"/>
    <w:rsid w:val="004F03A3"/>
    <w:rsid w:val="004F3765"/>
    <w:rsid w:val="004F67CD"/>
    <w:rsid w:val="004F6A92"/>
    <w:rsid w:val="004F6BB1"/>
    <w:rsid w:val="00500D4C"/>
    <w:rsid w:val="00501026"/>
    <w:rsid w:val="00501420"/>
    <w:rsid w:val="00501BA2"/>
    <w:rsid w:val="00502E04"/>
    <w:rsid w:val="00503E63"/>
    <w:rsid w:val="00506275"/>
    <w:rsid w:val="005132E9"/>
    <w:rsid w:val="0051340B"/>
    <w:rsid w:val="00516A25"/>
    <w:rsid w:val="00520FB5"/>
    <w:rsid w:val="0052275C"/>
    <w:rsid w:val="005228CA"/>
    <w:rsid w:val="00524A53"/>
    <w:rsid w:val="00525105"/>
    <w:rsid w:val="005252CE"/>
    <w:rsid w:val="0053002C"/>
    <w:rsid w:val="00530612"/>
    <w:rsid w:val="00534F13"/>
    <w:rsid w:val="0053580F"/>
    <w:rsid w:val="00542B5B"/>
    <w:rsid w:val="005430EA"/>
    <w:rsid w:val="00546D4F"/>
    <w:rsid w:val="00551426"/>
    <w:rsid w:val="00553A6C"/>
    <w:rsid w:val="005541AF"/>
    <w:rsid w:val="005556A8"/>
    <w:rsid w:val="00556A69"/>
    <w:rsid w:val="00556BC3"/>
    <w:rsid w:val="00561B8C"/>
    <w:rsid w:val="005630EE"/>
    <w:rsid w:val="00564B81"/>
    <w:rsid w:val="00564C8F"/>
    <w:rsid w:val="005651EB"/>
    <w:rsid w:val="005672E7"/>
    <w:rsid w:val="005678C9"/>
    <w:rsid w:val="00567C60"/>
    <w:rsid w:val="00572080"/>
    <w:rsid w:val="0058004E"/>
    <w:rsid w:val="00587CFB"/>
    <w:rsid w:val="00590DEA"/>
    <w:rsid w:val="00592580"/>
    <w:rsid w:val="00593854"/>
    <w:rsid w:val="0059680B"/>
    <w:rsid w:val="005A0CAB"/>
    <w:rsid w:val="005A16F5"/>
    <w:rsid w:val="005A3828"/>
    <w:rsid w:val="005A59AD"/>
    <w:rsid w:val="005A5B39"/>
    <w:rsid w:val="005A7658"/>
    <w:rsid w:val="005B403F"/>
    <w:rsid w:val="005B4DBF"/>
    <w:rsid w:val="005B4F74"/>
    <w:rsid w:val="005B5836"/>
    <w:rsid w:val="005B5C6D"/>
    <w:rsid w:val="005B74FB"/>
    <w:rsid w:val="005C04AB"/>
    <w:rsid w:val="005C28EB"/>
    <w:rsid w:val="005C473F"/>
    <w:rsid w:val="005C475D"/>
    <w:rsid w:val="005C565B"/>
    <w:rsid w:val="005C5EEA"/>
    <w:rsid w:val="005D3916"/>
    <w:rsid w:val="005D5993"/>
    <w:rsid w:val="005D6D48"/>
    <w:rsid w:val="005D78EF"/>
    <w:rsid w:val="005D7C4B"/>
    <w:rsid w:val="005E39B9"/>
    <w:rsid w:val="005E4E85"/>
    <w:rsid w:val="005E4F79"/>
    <w:rsid w:val="005E5876"/>
    <w:rsid w:val="005E6A12"/>
    <w:rsid w:val="005E75F7"/>
    <w:rsid w:val="005F034E"/>
    <w:rsid w:val="005F08D0"/>
    <w:rsid w:val="005F136C"/>
    <w:rsid w:val="005F14C0"/>
    <w:rsid w:val="005F26BF"/>
    <w:rsid w:val="005F4EC1"/>
    <w:rsid w:val="005F5B2A"/>
    <w:rsid w:val="005F5D62"/>
    <w:rsid w:val="005F667E"/>
    <w:rsid w:val="005F6784"/>
    <w:rsid w:val="006012FA"/>
    <w:rsid w:val="00601452"/>
    <w:rsid w:val="00605455"/>
    <w:rsid w:val="0060551F"/>
    <w:rsid w:val="006062E6"/>
    <w:rsid w:val="0060772E"/>
    <w:rsid w:val="00607736"/>
    <w:rsid w:val="006107E5"/>
    <w:rsid w:val="00611DFB"/>
    <w:rsid w:val="0061218D"/>
    <w:rsid w:val="00612EDB"/>
    <w:rsid w:val="00612F2C"/>
    <w:rsid w:val="00613E4E"/>
    <w:rsid w:val="0061434E"/>
    <w:rsid w:val="00620DF7"/>
    <w:rsid w:val="00621478"/>
    <w:rsid w:val="006216AB"/>
    <w:rsid w:val="00621F86"/>
    <w:rsid w:val="0062202C"/>
    <w:rsid w:val="00627951"/>
    <w:rsid w:val="006304E9"/>
    <w:rsid w:val="006323AC"/>
    <w:rsid w:val="00632874"/>
    <w:rsid w:val="00633C70"/>
    <w:rsid w:val="00636677"/>
    <w:rsid w:val="006366E1"/>
    <w:rsid w:val="0063686F"/>
    <w:rsid w:val="0063746D"/>
    <w:rsid w:val="0063752E"/>
    <w:rsid w:val="006402CA"/>
    <w:rsid w:val="00642713"/>
    <w:rsid w:val="00645207"/>
    <w:rsid w:val="006453AB"/>
    <w:rsid w:val="00645923"/>
    <w:rsid w:val="006556A0"/>
    <w:rsid w:val="0065606C"/>
    <w:rsid w:val="00657179"/>
    <w:rsid w:val="006626A9"/>
    <w:rsid w:val="00664E97"/>
    <w:rsid w:val="00667050"/>
    <w:rsid w:val="00667368"/>
    <w:rsid w:val="00667984"/>
    <w:rsid w:val="00670C8E"/>
    <w:rsid w:val="00671C2B"/>
    <w:rsid w:val="00672B5A"/>
    <w:rsid w:val="00673AAC"/>
    <w:rsid w:val="00674D4F"/>
    <w:rsid w:val="00674EAB"/>
    <w:rsid w:val="00675524"/>
    <w:rsid w:val="006779A8"/>
    <w:rsid w:val="00677FBD"/>
    <w:rsid w:val="006806A6"/>
    <w:rsid w:val="00682E31"/>
    <w:rsid w:val="00693F09"/>
    <w:rsid w:val="00694407"/>
    <w:rsid w:val="0069785C"/>
    <w:rsid w:val="006A0218"/>
    <w:rsid w:val="006A14F4"/>
    <w:rsid w:val="006A3030"/>
    <w:rsid w:val="006A329E"/>
    <w:rsid w:val="006A3F92"/>
    <w:rsid w:val="006B3C56"/>
    <w:rsid w:val="006B3D59"/>
    <w:rsid w:val="006B4BDC"/>
    <w:rsid w:val="006B5B8F"/>
    <w:rsid w:val="006C175A"/>
    <w:rsid w:val="006C2F8D"/>
    <w:rsid w:val="006C566D"/>
    <w:rsid w:val="006C5B0D"/>
    <w:rsid w:val="006C7BCE"/>
    <w:rsid w:val="006D2DAA"/>
    <w:rsid w:val="006D7AC9"/>
    <w:rsid w:val="006D7CFE"/>
    <w:rsid w:val="006E01AE"/>
    <w:rsid w:val="006E2250"/>
    <w:rsid w:val="006E313B"/>
    <w:rsid w:val="006E441D"/>
    <w:rsid w:val="006F49A0"/>
    <w:rsid w:val="006F5B2F"/>
    <w:rsid w:val="006F79D7"/>
    <w:rsid w:val="00700658"/>
    <w:rsid w:val="00700EA3"/>
    <w:rsid w:val="0070112B"/>
    <w:rsid w:val="0070588F"/>
    <w:rsid w:val="00705890"/>
    <w:rsid w:val="0070736B"/>
    <w:rsid w:val="0070751E"/>
    <w:rsid w:val="00715EC3"/>
    <w:rsid w:val="00716A30"/>
    <w:rsid w:val="00717087"/>
    <w:rsid w:val="007177DD"/>
    <w:rsid w:val="00717A5C"/>
    <w:rsid w:val="0072029A"/>
    <w:rsid w:val="007243D0"/>
    <w:rsid w:val="00724EE7"/>
    <w:rsid w:val="007252DF"/>
    <w:rsid w:val="007317F9"/>
    <w:rsid w:val="00734D3F"/>
    <w:rsid w:val="007374B8"/>
    <w:rsid w:val="0074034A"/>
    <w:rsid w:val="00742B36"/>
    <w:rsid w:val="00744D88"/>
    <w:rsid w:val="007457E6"/>
    <w:rsid w:val="00745D9E"/>
    <w:rsid w:val="00746697"/>
    <w:rsid w:val="00746B79"/>
    <w:rsid w:val="00747113"/>
    <w:rsid w:val="00747684"/>
    <w:rsid w:val="00752E7F"/>
    <w:rsid w:val="007566FB"/>
    <w:rsid w:val="00766499"/>
    <w:rsid w:val="00766A36"/>
    <w:rsid w:val="00767476"/>
    <w:rsid w:val="00772330"/>
    <w:rsid w:val="00772D47"/>
    <w:rsid w:val="00773D76"/>
    <w:rsid w:val="00786D50"/>
    <w:rsid w:val="00787362"/>
    <w:rsid w:val="007879C3"/>
    <w:rsid w:val="00791530"/>
    <w:rsid w:val="0079184C"/>
    <w:rsid w:val="0079217B"/>
    <w:rsid w:val="00797ED7"/>
    <w:rsid w:val="007A4EA2"/>
    <w:rsid w:val="007A6ED4"/>
    <w:rsid w:val="007A7E12"/>
    <w:rsid w:val="007B14A5"/>
    <w:rsid w:val="007B2299"/>
    <w:rsid w:val="007B2713"/>
    <w:rsid w:val="007B2CA5"/>
    <w:rsid w:val="007C22F2"/>
    <w:rsid w:val="007C2F48"/>
    <w:rsid w:val="007C7CA9"/>
    <w:rsid w:val="007D07C1"/>
    <w:rsid w:val="007D0DEC"/>
    <w:rsid w:val="007D42E0"/>
    <w:rsid w:val="007D4CE3"/>
    <w:rsid w:val="007D50A1"/>
    <w:rsid w:val="007E1F46"/>
    <w:rsid w:val="007E215A"/>
    <w:rsid w:val="007E2658"/>
    <w:rsid w:val="007E4AF1"/>
    <w:rsid w:val="007E6E50"/>
    <w:rsid w:val="007F14EC"/>
    <w:rsid w:val="007F24DA"/>
    <w:rsid w:val="007F6103"/>
    <w:rsid w:val="007F62B1"/>
    <w:rsid w:val="007F7415"/>
    <w:rsid w:val="007F7E82"/>
    <w:rsid w:val="008021F4"/>
    <w:rsid w:val="00802A70"/>
    <w:rsid w:val="00804C4C"/>
    <w:rsid w:val="00806AB1"/>
    <w:rsid w:val="0080726D"/>
    <w:rsid w:val="0080791B"/>
    <w:rsid w:val="00813B69"/>
    <w:rsid w:val="0081597D"/>
    <w:rsid w:val="008168C3"/>
    <w:rsid w:val="00817D4E"/>
    <w:rsid w:val="00820027"/>
    <w:rsid w:val="008204B4"/>
    <w:rsid w:val="008221DA"/>
    <w:rsid w:val="00822387"/>
    <w:rsid w:val="00823B60"/>
    <w:rsid w:val="0082571D"/>
    <w:rsid w:val="0082639D"/>
    <w:rsid w:val="0082790E"/>
    <w:rsid w:val="00836319"/>
    <w:rsid w:val="00837F59"/>
    <w:rsid w:val="008406AA"/>
    <w:rsid w:val="00840AA6"/>
    <w:rsid w:val="00840B03"/>
    <w:rsid w:val="00843DFC"/>
    <w:rsid w:val="0084411D"/>
    <w:rsid w:val="00850AB2"/>
    <w:rsid w:val="00852118"/>
    <w:rsid w:val="00852146"/>
    <w:rsid w:val="00853813"/>
    <w:rsid w:val="008544A9"/>
    <w:rsid w:val="008578A2"/>
    <w:rsid w:val="00857E6D"/>
    <w:rsid w:val="00857F83"/>
    <w:rsid w:val="008605C1"/>
    <w:rsid w:val="00860A5B"/>
    <w:rsid w:val="00861CCB"/>
    <w:rsid w:val="00863822"/>
    <w:rsid w:val="0086482D"/>
    <w:rsid w:val="00866117"/>
    <w:rsid w:val="00871481"/>
    <w:rsid w:val="00874EA1"/>
    <w:rsid w:val="008773E8"/>
    <w:rsid w:val="0088294D"/>
    <w:rsid w:val="00882E13"/>
    <w:rsid w:val="00883B75"/>
    <w:rsid w:val="008905D4"/>
    <w:rsid w:val="00891B73"/>
    <w:rsid w:val="00893323"/>
    <w:rsid w:val="008939AF"/>
    <w:rsid w:val="008940CF"/>
    <w:rsid w:val="0089508F"/>
    <w:rsid w:val="00895CE8"/>
    <w:rsid w:val="00896675"/>
    <w:rsid w:val="008A0460"/>
    <w:rsid w:val="008A0787"/>
    <w:rsid w:val="008A214E"/>
    <w:rsid w:val="008A3CAD"/>
    <w:rsid w:val="008A448E"/>
    <w:rsid w:val="008A510B"/>
    <w:rsid w:val="008A5257"/>
    <w:rsid w:val="008A5672"/>
    <w:rsid w:val="008A5752"/>
    <w:rsid w:val="008A5788"/>
    <w:rsid w:val="008A5BC6"/>
    <w:rsid w:val="008A652A"/>
    <w:rsid w:val="008A74BC"/>
    <w:rsid w:val="008B15F2"/>
    <w:rsid w:val="008B180E"/>
    <w:rsid w:val="008B4334"/>
    <w:rsid w:val="008B530E"/>
    <w:rsid w:val="008B5C6F"/>
    <w:rsid w:val="008B6E78"/>
    <w:rsid w:val="008B7719"/>
    <w:rsid w:val="008C33ED"/>
    <w:rsid w:val="008C61F5"/>
    <w:rsid w:val="008C68BF"/>
    <w:rsid w:val="008C6AFE"/>
    <w:rsid w:val="008D6432"/>
    <w:rsid w:val="008D6435"/>
    <w:rsid w:val="008E2223"/>
    <w:rsid w:val="008E2B1F"/>
    <w:rsid w:val="008E61CB"/>
    <w:rsid w:val="008E65ED"/>
    <w:rsid w:val="008E7395"/>
    <w:rsid w:val="008F0060"/>
    <w:rsid w:val="008F06AF"/>
    <w:rsid w:val="008F136D"/>
    <w:rsid w:val="008F476A"/>
    <w:rsid w:val="008F4937"/>
    <w:rsid w:val="008F54C7"/>
    <w:rsid w:val="008F5980"/>
    <w:rsid w:val="008F5BC2"/>
    <w:rsid w:val="008F7430"/>
    <w:rsid w:val="00902C51"/>
    <w:rsid w:val="00905E5D"/>
    <w:rsid w:val="0091233F"/>
    <w:rsid w:val="0091249C"/>
    <w:rsid w:val="0092219B"/>
    <w:rsid w:val="009223F2"/>
    <w:rsid w:val="009251F8"/>
    <w:rsid w:val="00926AA1"/>
    <w:rsid w:val="00931677"/>
    <w:rsid w:val="00932010"/>
    <w:rsid w:val="009330A1"/>
    <w:rsid w:val="00934060"/>
    <w:rsid w:val="0093775C"/>
    <w:rsid w:val="009377E5"/>
    <w:rsid w:val="00937DA1"/>
    <w:rsid w:val="0094071A"/>
    <w:rsid w:val="0094192C"/>
    <w:rsid w:val="0094386D"/>
    <w:rsid w:val="00943A9E"/>
    <w:rsid w:val="00943F62"/>
    <w:rsid w:val="0094567F"/>
    <w:rsid w:val="0095161B"/>
    <w:rsid w:val="00951AED"/>
    <w:rsid w:val="00953FF8"/>
    <w:rsid w:val="00954B5C"/>
    <w:rsid w:val="00954E4A"/>
    <w:rsid w:val="00956740"/>
    <w:rsid w:val="00960116"/>
    <w:rsid w:val="009605CD"/>
    <w:rsid w:val="00960A6C"/>
    <w:rsid w:val="009620EE"/>
    <w:rsid w:val="00964DBF"/>
    <w:rsid w:val="00964E4A"/>
    <w:rsid w:val="0097077A"/>
    <w:rsid w:val="009740D0"/>
    <w:rsid w:val="0097513B"/>
    <w:rsid w:val="009761B8"/>
    <w:rsid w:val="0097642F"/>
    <w:rsid w:val="00977A95"/>
    <w:rsid w:val="00980C26"/>
    <w:rsid w:val="0098374A"/>
    <w:rsid w:val="009901C3"/>
    <w:rsid w:val="0099161C"/>
    <w:rsid w:val="009940FF"/>
    <w:rsid w:val="009947A6"/>
    <w:rsid w:val="009A0D92"/>
    <w:rsid w:val="009A7722"/>
    <w:rsid w:val="009B0A48"/>
    <w:rsid w:val="009B15A5"/>
    <w:rsid w:val="009B33BB"/>
    <w:rsid w:val="009B52C9"/>
    <w:rsid w:val="009B52F3"/>
    <w:rsid w:val="009B551C"/>
    <w:rsid w:val="009B5D73"/>
    <w:rsid w:val="009B5E32"/>
    <w:rsid w:val="009B782D"/>
    <w:rsid w:val="009B7981"/>
    <w:rsid w:val="009C4320"/>
    <w:rsid w:val="009C4325"/>
    <w:rsid w:val="009C58F4"/>
    <w:rsid w:val="009C5BBA"/>
    <w:rsid w:val="009C6390"/>
    <w:rsid w:val="009D103D"/>
    <w:rsid w:val="009D1971"/>
    <w:rsid w:val="009D1973"/>
    <w:rsid w:val="009E01EE"/>
    <w:rsid w:val="009E2971"/>
    <w:rsid w:val="009E3D77"/>
    <w:rsid w:val="009E3EA0"/>
    <w:rsid w:val="009E4FAC"/>
    <w:rsid w:val="009E5E5F"/>
    <w:rsid w:val="009F4CCC"/>
    <w:rsid w:val="009F5AF5"/>
    <w:rsid w:val="009F698A"/>
    <w:rsid w:val="009F7251"/>
    <w:rsid w:val="009F7958"/>
    <w:rsid w:val="00A015AA"/>
    <w:rsid w:val="00A02E26"/>
    <w:rsid w:val="00A048B1"/>
    <w:rsid w:val="00A05DEA"/>
    <w:rsid w:val="00A10D8A"/>
    <w:rsid w:val="00A1126E"/>
    <w:rsid w:val="00A12105"/>
    <w:rsid w:val="00A13FD7"/>
    <w:rsid w:val="00A15087"/>
    <w:rsid w:val="00A15FC8"/>
    <w:rsid w:val="00A16B55"/>
    <w:rsid w:val="00A2010A"/>
    <w:rsid w:val="00A22741"/>
    <w:rsid w:val="00A23EBB"/>
    <w:rsid w:val="00A244AF"/>
    <w:rsid w:val="00A3139E"/>
    <w:rsid w:val="00A33510"/>
    <w:rsid w:val="00A341A5"/>
    <w:rsid w:val="00A34498"/>
    <w:rsid w:val="00A356B7"/>
    <w:rsid w:val="00A35742"/>
    <w:rsid w:val="00A40BC8"/>
    <w:rsid w:val="00A4141C"/>
    <w:rsid w:val="00A424DE"/>
    <w:rsid w:val="00A47963"/>
    <w:rsid w:val="00A51153"/>
    <w:rsid w:val="00A56A07"/>
    <w:rsid w:val="00A56CDE"/>
    <w:rsid w:val="00A6052D"/>
    <w:rsid w:val="00A619CE"/>
    <w:rsid w:val="00A63AAD"/>
    <w:rsid w:val="00A71AD9"/>
    <w:rsid w:val="00A71E80"/>
    <w:rsid w:val="00A72706"/>
    <w:rsid w:val="00A72992"/>
    <w:rsid w:val="00A72FDA"/>
    <w:rsid w:val="00A73A04"/>
    <w:rsid w:val="00A73F69"/>
    <w:rsid w:val="00A74CE2"/>
    <w:rsid w:val="00A74DC0"/>
    <w:rsid w:val="00A75492"/>
    <w:rsid w:val="00A75F56"/>
    <w:rsid w:val="00A7691B"/>
    <w:rsid w:val="00A8552A"/>
    <w:rsid w:val="00A9083C"/>
    <w:rsid w:val="00A920B0"/>
    <w:rsid w:val="00A92FE7"/>
    <w:rsid w:val="00A93CEF"/>
    <w:rsid w:val="00A96164"/>
    <w:rsid w:val="00A974CA"/>
    <w:rsid w:val="00AA0F55"/>
    <w:rsid w:val="00AA4670"/>
    <w:rsid w:val="00AA4CA8"/>
    <w:rsid w:val="00AA7489"/>
    <w:rsid w:val="00AA74E9"/>
    <w:rsid w:val="00AA7E11"/>
    <w:rsid w:val="00AB2D92"/>
    <w:rsid w:val="00AB51F0"/>
    <w:rsid w:val="00AB6BAB"/>
    <w:rsid w:val="00AB6D22"/>
    <w:rsid w:val="00AB7EC6"/>
    <w:rsid w:val="00AC04D9"/>
    <w:rsid w:val="00AC0FE4"/>
    <w:rsid w:val="00AC3493"/>
    <w:rsid w:val="00AC3B83"/>
    <w:rsid w:val="00AC6270"/>
    <w:rsid w:val="00AD015D"/>
    <w:rsid w:val="00AD137E"/>
    <w:rsid w:val="00AD309C"/>
    <w:rsid w:val="00AD543A"/>
    <w:rsid w:val="00AE0034"/>
    <w:rsid w:val="00AE0CEA"/>
    <w:rsid w:val="00AE19D0"/>
    <w:rsid w:val="00AE1F87"/>
    <w:rsid w:val="00AE2B2C"/>
    <w:rsid w:val="00AE3C45"/>
    <w:rsid w:val="00AE4D91"/>
    <w:rsid w:val="00AE635E"/>
    <w:rsid w:val="00AE649D"/>
    <w:rsid w:val="00AE6B22"/>
    <w:rsid w:val="00AE751E"/>
    <w:rsid w:val="00AF0458"/>
    <w:rsid w:val="00AF0D5A"/>
    <w:rsid w:val="00AF0EE6"/>
    <w:rsid w:val="00AF1478"/>
    <w:rsid w:val="00AF36D1"/>
    <w:rsid w:val="00AF3EA4"/>
    <w:rsid w:val="00AF7E21"/>
    <w:rsid w:val="00B01D54"/>
    <w:rsid w:val="00B0415A"/>
    <w:rsid w:val="00B06AB5"/>
    <w:rsid w:val="00B06F35"/>
    <w:rsid w:val="00B104B6"/>
    <w:rsid w:val="00B11068"/>
    <w:rsid w:val="00B131E3"/>
    <w:rsid w:val="00B14AC4"/>
    <w:rsid w:val="00B1551E"/>
    <w:rsid w:val="00B15F24"/>
    <w:rsid w:val="00B1745E"/>
    <w:rsid w:val="00B176D1"/>
    <w:rsid w:val="00B179C1"/>
    <w:rsid w:val="00B17DDD"/>
    <w:rsid w:val="00B17FC8"/>
    <w:rsid w:val="00B206CF"/>
    <w:rsid w:val="00B21218"/>
    <w:rsid w:val="00B21962"/>
    <w:rsid w:val="00B22A48"/>
    <w:rsid w:val="00B23DBB"/>
    <w:rsid w:val="00B30BF8"/>
    <w:rsid w:val="00B329A6"/>
    <w:rsid w:val="00B360AF"/>
    <w:rsid w:val="00B3630D"/>
    <w:rsid w:val="00B36BB5"/>
    <w:rsid w:val="00B3791D"/>
    <w:rsid w:val="00B407BE"/>
    <w:rsid w:val="00B4153C"/>
    <w:rsid w:val="00B43CA2"/>
    <w:rsid w:val="00B443CE"/>
    <w:rsid w:val="00B44EC0"/>
    <w:rsid w:val="00B4539E"/>
    <w:rsid w:val="00B45B5F"/>
    <w:rsid w:val="00B4667D"/>
    <w:rsid w:val="00B50336"/>
    <w:rsid w:val="00B51DBC"/>
    <w:rsid w:val="00B532FB"/>
    <w:rsid w:val="00B54254"/>
    <w:rsid w:val="00B54A2C"/>
    <w:rsid w:val="00B55F0E"/>
    <w:rsid w:val="00B61D29"/>
    <w:rsid w:val="00B628FB"/>
    <w:rsid w:val="00B62B0D"/>
    <w:rsid w:val="00B62E0A"/>
    <w:rsid w:val="00B65C5D"/>
    <w:rsid w:val="00B661C5"/>
    <w:rsid w:val="00B66340"/>
    <w:rsid w:val="00B70128"/>
    <w:rsid w:val="00B72F50"/>
    <w:rsid w:val="00B75482"/>
    <w:rsid w:val="00B7780F"/>
    <w:rsid w:val="00B8116B"/>
    <w:rsid w:val="00B82606"/>
    <w:rsid w:val="00B82D23"/>
    <w:rsid w:val="00B8308E"/>
    <w:rsid w:val="00B835F6"/>
    <w:rsid w:val="00B866DA"/>
    <w:rsid w:val="00B86F62"/>
    <w:rsid w:val="00B908B9"/>
    <w:rsid w:val="00B915FA"/>
    <w:rsid w:val="00B97846"/>
    <w:rsid w:val="00B97A6A"/>
    <w:rsid w:val="00BA3B2A"/>
    <w:rsid w:val="00BA6FC9"/>
    <w:rsid w:val="00BA7909"/>
    <w:rsid w:val="00BA7DE4"/>
    <w:rsid w:val="00BB2283"/>
    <w:rsid w:val="00BB27BB"/>
    <w:rsid w:val="00BB3238"/>
    <w:rsid w:val="00BB36DB"/>
    <w:rsid w:val="00BC02E5"/>
    <w:rsid w:val="00BC04BE"/>
    <w:rsid w:val="00BC2BAB"/>
    <w:rsid w:val="00BC3F51"/>
    <w:rsid w:val="00BC54DC"/>
    <w:rsid w:val="00BC5E51"/>
    <w:rsid w:val="00BC62B4"/>
    <w:rsid w:val="00BC6641"/>
    <w:rsid w:val="00BC6E26"/>
    <w:rsid w:val="00BD1578"/>
    <w:rsid w:val="00BD1E67"/>
    <w:rsid w:val="00BD55AB"/>
    <w:rsid w:val="00BD5BA7"/>
    <w:rsid w:val="00BD6B7D"/>
    <w:rsid w:val="00BE061D"/>
    <w:rsid w:val="00BE3769"/>
    <w:rsid w:val="00BE569F"/>
    <w:rsid w:val="00BE5B65"/>
    <w:rsid w:val="00BF0713"/>
    <w:rsid w:val="00BF0AE5"/>
    <w:rsid w:val="00BF240B"/>
    <w:rsid w:val="00BF2D1C"/>
    <w:rsid w:val="00BF31BB"/>
    <w:rsid w:val="00C04A7D"/>
    <w:rsid w:val="00C103BA"/>
    <w:rsid w:val="00C10F3C"/>
    <w:rsid w:val="00C121EC"/>
    <w:rsid w:val="00C137D6"/>
    <w:rsid w:val="00C1532C"/>
    <w:rsid w:val="00C1585C"/>
    <w:rsid w:val="00C17945"/>
    <w:rsid w:val="00C201DD"/>
    <w:rsid w:val="00C21599"/>
    <w:rsid w:val="00C247A7"/>
    <w:rsid w:val="00C259E2"/>
    <w:rsid w:val="00C365FE"/>
    <w:rsid w:val="00C41165"/>
    <w:rsid w:val="00C4131C"/>
    <w:rsid w:val="00C42435"/>
    <w:rsid w:val="00C438E6"/>
    <w:rsid w:val="00C46B61"/>
    <w:rsid w:val="00C478B6"/>
    <w:rsid w:val="00C47DCD"/>
    <w:rsid w:val="00C5211E"/>
    <w:rsid w:val="00C52847"/>
    <w:rsid w:val="00C53590"/>
    <w:rsid w:val="00C55648"/>
    <w:rsid w:val="00C6064E"/>
    <w:rsid w:val="00C6196A"/>
    <w:rsid w:val="00C62691"/>
    <w:rsid w:val="00C646BC"/>
    <w:rsid w:val="00C6586F"/>
    <w:rsid w:val="00C659C1"/>
    <w:rsid w:val="00C65D7F"/>
    <w:rsid w:val="00C67BB7"/>
    <w:rsid w:val="00C70C93"/>
    <w:rsid w:val="00C73738"/>
    <w:rsid w:val="00C73EF0"/>
    <w:rsid w:val="00C765B0"/>
    <w:rsid w:val="00C81074"/>
    <w:rsid w:val="00C81E1C"/>
    <w:rsid w:val="00C83237"/>
    <w:rsid w:val="00C844BF"/>
    <w:rsid w:val="00C84EA0"/>
    <w:rsid w:val="00C874B7"/>
    <w:rsid w:val="00C93752"/>
    <w:rsid w:val="00C93C24"/>
    <w:rsid w:val="00C93F63"/>
    <w:rsid w:val="00C93FFB"/>
    <w:rsid w:val="00C9437A"/>
    <w:rsid w:val="00C94592"/>
    <w:rsid w:val="00C952E4"/>
    <w:rsid w:val="00C954E9"/>
    <w:rsid w:val="00C9594F"/>
    <w:rsid w:val="00C9778A"/>
    <w:rsid w:val="00CA0834"/>
    <w:rsid w:val="00CA2F82"/>
    <w:rsid w:val="00CA4D70"/>
    <w:rsid w:val="00CA5928"/>
    <w:rsid w:val="00CB1126"/>
    <w:rsid w:val="00CB1A9A"/>
    <w:rsid w:val="00CB260B"/>
    <w:rsid w:val="00CB2BDF"/>
    <w:rsid w:val="00CB4714"/>
    <w:rsid w:val="00CB7B0B"/>
    <w:rsid w:val="00CC0AEB"/>
    <w:rsid w:val="00CC314E"/>
    <w:rsid w:val="00CC37FD"/>
    <w:rsid w:val="00CD0215"/>
    <w:rsid w:val="00CD0CC5"/>
    <w:rsid w:val="00CD26E5"/>
    <w:rsid w:val="00CD3EAE"/>
    <w:rsid w:val="00CD4543"/>
    <w:rsid w:val="00CD4F97"/>
    <w:rsid w:val="00CD5D6D"/>
    <w:rsid w:val="00CD71CE"/>
    <w:rsid w:val="00CE5B0D"/>
    <w:rsid w:val="00CE75E0"/>
    <w:rsid w:val="00CF5FA7"/>
    <w:rsid w:val="00D00275"/>
    <w:rsid w:val="00D0344A"/>
    <w:rsid w:val="00D0764F"/>
    <w:rsid w:val="00D11EDE"/>
    <w:rsid w:val="00D148FD"/>
    <w:rsid w:val="00D1577A"/>
    <w:rsid w:val="00D168FF"/>
    <w:rsid w:val="00D2107A"/>
    <w:rsid w:val="00D21718"/>
    <w:rsid w:val="00D23A2C"/>
    <w:rsid w:val="00D27786"/>
    <w:rsid w:val="00D30AE1"/>
    <w:rsid w:val="00D3418D"/>
    <w:rsid w:val="00D35A88"/>
    <w:rsid w:val="00D36AED"/>
    <w:rsid w:val="00D4282D"/>
    <w:rsid w:val="00D4693A"/>
    <w:rsid w:val="00D51ECD"/>
    <w:rsid w:val="00D5407D"/>
    <w:rsid w:val="00D564E7"/>
    <w:rsid w:val="00D60F1E"/>
    <w:rsid w:val="00D61151"/>
    <w:rsid w:val="00D66645"/>
    <w:rsid w:val="00D66750"/>
    <w:rsid w:val="00D67755"/>
    <w:rsid w:val="00D7341D"/>
    <w:rsid w:val="00D74FFB"/>
    <w:rsid w:val="00D87261"/>
    <w:rsid w:val="00D87320"/>
    <w:rsid w:val="00D8732D"/>
    <w:rsid w:val="00D90038"/>
    <w:rsid w:val="00D9188C"/>
    <w:rsid w:val="00D92403"/>
    <w:rsid w:val="00D92414"/>
    <w:rsid w:val="00D92EB5"/>
    <w:rsid w:val="00D92ECC"/>
    <w:rsid w:val="00DA39B9"/>
    <w:rsid w:val="00DA5177"/>
    <w:rsid w:val="00DA5F49"/>
    <w:rsid w:val="00DB4CF3"/>
    <w:rsid w:val="00DB7AFB"/>
    <w:rsid w:val="00DC1AFA"/>
    <w:rsid w:val="00DC1BCD"/>
    <w:rsid w:val="00DC3CC5"/>
    <w:rsid w:val="00DC6751"/>
    <w:rsid w:val="00DD2381"/>
    <w:rsid w:val="00DD289B"/>
    <w:rsid w:val="00DD3F09"/>
    <w:rsid w:val="00DD4BC3"/>
    <w:rsid w:val="00DD4E08"/>
    <w:rsid w:val="00DD5F15"/>
    <w:rsid w:val="00DD6425"/>
    <w:rsid w:val="00DD67BE"/>
    <w:rsid w:val="00DE2733"/>
    <w:rsid w:val="00DE301F"/>
    <w:rsid w:val="00DE309A"/>
    <w:rsid w:val="00DE4C0D"/>
    <w:rsid w:val="00DE577A"/>
    <w:rsid w:val="00DE7957"/>
    <w:rsid w:val="00DF17AF"/>
    <w:rsid w:val="00DF413A"/>
    <w:rsid w:val="00DF5C65"/>
    <w:rsid w:val="00DF7370"/>
    <w:rsid w:val="00E0047A"/>
    <w:rsid w:val="00E01B10"/>
    <w:rsid w:val="00E04D9F"/>
    <w:rsid w:val="00E0637B"/>
    <w:rsid w:val="00E079B1"/>
    <w:rsid w:val="00E104B3"/>
    <w:rsid w:val="00E1217A"/>
    <w:rsid w:val="00E14D8B"/>
    <w:rsid w:val="00E1515A"/>
    <w:rsid w:val="00E16085"/>
    <w:rsid w:val="00E20DA8"/>
    <w:rsid w:val="00E23395"/>
    <w:rsid w:val="00E23510"/>
    <w:rsid w:val="00E243C0"/>
    <w:rsid w:val="00E2772E"/>
    <w:rsid w:val="00E27AAD"/>
    <w:rsid w:val="00E342CC"/>
    <w:rsid w:val="00E3594C"/>
    <w:rsid w:val="00E35FBD"/>
    <w:rsid w:val="00E35FEC"/>
    <w:rsid w:val="00E3758C"/>
    <w:rsid w:val="00E37D0B"/>
    <w:rsid w:val="00E443D1"/>
    <w:rsid w:val="00E45625"/>
    <w:rsid w:val="00E50F20"/>
    <w:rsid w:val="00E512A9"/>
    <w:rsid w:val="00E53928"/>
    <w:rsid w:val="00E540B1"/>
    <w:rsid w:val="00E54299"/>
    <w:rsid w:val="00E55219"/>
    <w:rsid w:val="00E55D3B"/>
    <w:rsid w:val="00E56E35"/>
    <w:rsid w:val="00E60779"/>
    <w:rsid w:val="00E60D59"/>
    <w:rsid w:val="00E6265D"/>
    <w:rsid w:val="00E62FBB"/>
    <w:rsid w:val="00E66A11"/>
    <w:rsid w:val="00E67076"/>
    <w:rsid w:val="00E67977"/>
    <w:rsid w:val="00E7064B"/>
    <w:rsid w:val="00E708D5"/>
    <w:rsid w:val="00E72579"/>
    <w:rsid w:val="00E728EE"/>
    <w:rsid w:val="00E74833"/>
    <w:rsid w:val="00E75AB3"/>
    <w:rsid w:val="00E76912"/>
    <w:rsid w:val="00E96126"/>
    <w:rsid w:val="00EA1B00"/>
    <w:rsid w:val="00EA2359"/>
    <w:rsid w:val="00EA4540"/>
    <w:rsid w:val="00EA4C70"/>
    <w:rsid w:val="00EA6B92"/>
    <w:rsid w:val="00EB03CE"/>
    <w:rsid w:val="00EB0A74"/>
    <w:rsid w:val="00EB4585"/>
    <w:rsid w:val="00EB4E95"/>
    <w:rsid w:val="00EB697A"/>
    <w:rsid w:val="00EB6E7F"/>
    <w:rsid w:val="00EC138C"/>
    <w:rsid w:val="00EC2E79"/>
    <w:rsid w:val="00EC395B"/>
    <w:rsid w:val="00EC4983"/>
    <w:rsid w:val="00EC55CA"/>
    <w:rsid w:val="00EC5DD8"/>
    <w:rsid w:val="00EC601D"/>
    <w:rsid w:val="00EC6CDA"/>
    <w:rsid w:val="00ED1068"/>
    <w:rsid w:val="00ED2749"/>
    <w:rsid w:val="00ED28F5"/>
    <w:rsid w:val="00EE5F85"/>
    <w:rsid w:val="00EE6FEA"/>
    <w:rsid w:val="00EF1BDC"/>
    <w:rsid w:val="00EF3882"/>
    <w:rsid w:val="00EF61D6"/>
    <w:rsid w:val="00EF66AC"/>
    <w:rsid w:val="00EF702A"/>
    <w:rsid w:val="00EF7059"/>
    <w:rsid w:val="00F00E9F"/>
    <w:rsid w:val="00F03FD6"/>
    <w:rsid w:val="00F044D9"/>
    <w:rsid w:val="00F06960"/>
    <w:rsid w:val="00F06DB4"/>
    <w:rsid w:val="00F06F1B"/>
    <w:rsid w:val="00F06F4A"/>
    <w:rsid w:val="00F10558"/>
    <w:rsid w:val="00F12644"/>
    <w:rsid w:val="00F12F73"/>
    <w:rsid w:val="00F13B02"/>
    <w:rsid w:val="00F23A0B"/>
    <w:rsid w:val="00F23A5E"/>
    <w:rsid w:val="00F247EE"/>
    <w:rsid w:val="00F248A5"/>
    <w:rsid w:val="00F27521"/>
    <w:rsid w:val="00F34D3A"/>
    <w:rsid w:val="00F45AD4"/>
    <w:rsid w:val="00F46C72"/>
    <w:rsid w:val="00F50326"/>
    <w:rsid w:val="00F5171E"/>
    <w:rsid w:val="00F538F6"/>
    <w:rsid w:val="00F57D17"/>
    <w:rsid w:val="00F62CC2"/>
    <w:rsid w:val="00F63480"/>
    <w:rsid w:val="00F64530"/>
    <w:rsid w:val="00F64B29"/>
    <w:rsid w:val="00F64DE7"/>
    <w:rsid w:val="00F65A70"/>
    <w:rsid w:val="00F6719B"/>
    <w:rsid w:val="00F67886"/>
    <w:rsid w:val="00F67AE4"/>
    <w:rsid w:val="00F729FF"/>
    <w:rsid w:val="00F746C6"/>
    <w:rsid w:val="00F75DFA"/>
    <w:rsid w:val="00F77D0E"/>
    <w:rsid w:val="00F815AD"/>
    <w:rsid w:val="00F818D6"/>
    <w:rsid w:val="00F83140"/>
    <w:rsid w:val="00F83AEB"/>
    <w:rsid w:val="00F857D0"/>
    <w:rsid w:val="00F85B2A"/>
    <w:rsid w:val="00F8628B"/>
    <w:rsid w:val="00F8694C"/>
    <w:rsid w:val="00F94C71"/>
    <w:rsid w:val="00F95729"/>
    <w:rsid w:val="00F95C5E"/>
    <w:rsid w:val="00F95E72"/>
    <w:rsid w:val="00FA065B"/>
    <w:rsid w:val="00FA06A1"/>
    <w:rsid w:val="00FA0C59"/>
    <w:rsid w:val="00FA173C"/>
    <w:rsid w:val="00FA1816"/>
    <w:rsid w:val="00FA2124"/>
    <w:rsid w:val="00FA7537"/>
    <w:rsid w:val="00FB42DF"/>
    <w:rsid w:val="00FB5A60"/>
    <w:rsid w:val="00FC182C"/>
    <w:rsid w:val="00FC1B41"/>
    <w:rsid w:val="00FC319F"/>
    <w:rsid w:val="00FC447C"/>
    <w:rsid w:val="00FC5447"/>
    <w:rsid w:val="00FC559B"/>
    <w:rsid w:val="00FC5ABA"/>
    <w:rsid w:val="00FC7080"/>
    <w:rsid w:val="00FC7D47"/>
    <w:rsid w:val="00FD2229"/>
    <w:rsid w:val="00FD37F7"/>
    <w:rsid w:val="00FD3A53"/>
    <w:rsid w:val="00FD4F2D"/>
    <w:rsid w:val="00FD5C1F"/>
    <w:rsid w:val="00FD6650"/>
    <w:rsid w:val="00FD73A0"/>
    <w:rsid w:val="00FD7794"/>
    <w:rsid w:val="00FE098B"/>
    <w:rsid w:val="00FE0E3F"/>
    <w:rsid w:val="00FE253A"/>
    <w:rsid w:val="00FE3E19"/>
    <w:rsid w:val="00FE51E1"/>
    <w:rsid w:val="00FE5ACB"/>
    <w:rsid w:val="00FE6F09"/>
    <w:rsid w:val="00FE73D8"/>
    <w:rsid w:val="00FF0864"/>
    <w:rsid w:val="00FF0F74"/>
    <w:rsid w:val="00FF2678"/>
    <w:rsid w:val="00FF30F5"/>
    <w:rsid w:val="00FF3C12"/>
    <w:rsid w:val="00FF6BC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98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2223"/>
    <w:pPr>
      <w:widowControl w:val="0"/>
      <w:spacing w:after="180" w:line="300" w:lineRule="auto"/>
      <w:jc w:val="both"/>
    </w:pPr>
    <w:rPr>
      <w:rFonts w:ascii="Times New Roman" w:hAnsi="Times New Roman" w:cs="Times New Roman"/>
      <w:color w:val="FF0000"/>
      <w:sz w:val="24"/>
      <w:szCs w:val="24"/>
    </w:rPr>
  </w:style>
  <w:style w:type="paragraph" w:styleId="1">
    <w:name w:val="heading 1"/>
    <w:basedOn w:val="a"/>
    <w:next w:val="a"/>
    <w:link w:val="1Char"/>
    <w:uiPriority w:val="9"/>
    <w:qFormat/>
    <w:rsid w:val="00077276"/>
    <w:pPr>
      <w:keepNext/>
      <w:keepLines/>
      <w:spacing w:before="195" w:line="360" w:lineRule="auto"/>
      <w:outlineLvl w:val="0"/>
    </w:pPr>
    <w:rPr>
      <w:b/>
      <w:bCs/>
      <w:color w:val="0000FF"/>
      <w:kern w:val="44"/>
      <w:sz w:val="40"/>
      <w:szCs w:val="40"/>
    </w:rPr>
  </w:style>
  <w:style w:type="paragraph" w:styleId="2">
    <w:name w:val="heading 2"/>
    <w:basedOn w:val="a"/>
    <w:next w:val="a"/>
    <w:link w:val="2Char"/>
    <w:uiPriority w:val="9"/>
    <w:unhideWhenUsed/>
    <w:qFormat/>
    <w:rsid w:val="00F46C72"/>
    <w:pPr>
      <w:keepNext/>
      <w:keepLines/>
      <w:spacing w:before="260" w:after="260" w:line="416" w:lineRule="auto"/>
      <w:outlineLvl w:val="1"/>
    </w:pPr>
    <w:rPr>
      <w:rFonts w:eastAsiaTheme="majorEastAsia"/>
      <w:b/>
      <w:bCs/>
      <w:color w:val="0000FF"/>
      <w:sz w:val="32"/>
      <w:szCs w:val="32"/>
    </w:rPr>
  </w:style>
  <w:style w:type="paragraph" w:styleId="3">
    <w:name w:val="heading 3"/>
    <w:basedOn w:val="a"/>
    <w:next w:val="a"/>
    <w:link w:val="3Char"/>
    <w:uiPriority w:val="9"/>
    <w:unhideWhenUsed/>
    <w:qFormat/>
    <w:rsid w:val="008905D4"/>
    <w:pPr>
      <w:keepNext/>
      <w:keepLines/>
      <w:spacing w:before="260" w:after="260" w:line="416" w:lineRule="auto"/>
      <w:outlineLvl w:val="2"/>
    </w:pPr>
    <w:rPr>
      <w:b/>
      <w:bCs/>
      <w:color w:val="0000FF"/>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3428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3428E7"/>
    <w:rPr>
      <w:sz w:val="18"/>
      <w:szCs w:val="18"/>
    </w:rPr>
  </w:style>
  <w:style w:type="paragraph" w:styleId="a4">
    <w:name w:val="footer"/>
    <w:basedOn w:val="a"/>
    <w:link w:val="Char0"/>
    <w:uiPriority w:val="99"/>
    <w:semiHidden/>
    <w:unhideWhenUsed/>
    <w:rsid w:val="003428E7"/>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3428E7"/>
    <w:rPr>
      <w:sz w:val="18"/>
      <w:szCs w:val="18"/>
    </w:rPr>
  </w:style>
  <w:style w:type="character" w:customStyle="1" w:styleId="1Char">
    <w:name w:val="标题 1 Char"/>
    <w:basedOn w:val="a0"/>
    <w:link w:val="1"/>
    <w:uiPriority w:val="9"/>
    <w:rsid w:val="00077276"/>
    <w:rPr>
      <w:rFonts w:ascii="Times New Roman" w:hAnsi="Times New Roman" w:cs="Times New Roman"/>
      <w:b/>
      <w:bCs/>
      <w:color w:val="0000FF"/>
      <w:kern w:val="44"/>
      <w:sz w:val="40"/>
      <w:szCs w:val="40"/>
    </w:rPr>
  </w:style>
  <w:style w:type="paragraph" w:styleId="a5">
    <w:name w:val="Document Map"/>
    <w:basedOn w:val="a"/>
    <w:link w:val="Char1"/>
    <w:uiPriority w:val="99"/>
    <w:semiHidden/>
    <w:unhideWhenUsed/>
    <w:rsid w:val="00AF3EA4"/>
    <w:rPr>
      <w:rFonts w:ascii="宋体" w:eastAsia="宋体"/>
      <w:sz w:val="18"/>
      <w:szCs w:val="18"/>
    </w:rPr>
  </w:style>
  <w:style w:type="character" w:customStyle="1" w:styleId="Char1">
    <w:name w:val="文档结构图 Char"/>
    <w:basedOn w:val="a0"/>
    <w:link w:val="a5"/>
    <w:uiPriority w:val="99"/>
    <w:semiHidden/>
    <w:rsid w:val="00AF3EA4"/>
    <w:rPr>
      <w:rFonts w:ascii="宋体" w:eastAsia="宋体"/>
      <w:sz w:val="18"/>
      <w:szCs w:val="18"/>
    </w:rPr>
  </w:style>
  <w:style w:type="character" w:customStyle="1" w:styleId="2Char">
    <w:name w:val="标题 2 Char"/>
    <w:basedOn w:val="a0"/>
    <w:link w:val="2"/>
    <w:uiPriority w:val="9"/>
    <w:rsid w:val="00F46C72"/>
    <w:rPr>
      <w:rFonts w:ascii="Times New Roman" w:eastAsiaTheme="majorEastAsia" w:hAnsi="Times New Roman" w:cs="Times New Roman"/>
      <w:b/>
      <w:bCs/>
      <w:color w:val="0000FF"/>
      <w:sz w:val="32"/>
      <w:szCs w:val="32"/>
    </w:rPr>
  </w:style>
  <w:style w:type="character" w:customStyle="1" w:styleId="3Char">
    <w:name w:val="标题 3 Char"/>
    <w:basedOn w:val="a0"/>
    <w:link w:val="3"/>
    <w:uiPriority w:val="9"/>
    <w:rsid w:val="008905D4"/>
    <w:rPr>
      <w:rFonts w:ascii="Times New Roman" w:hAnsi="Times New Roman" w:cs="Times New Roman"/>
      <w:b/>
      <w:bCs/>
      <w:color w:val="0000FF"/>
      <w:sz w:val="32"/>
      <w:szCs w:val="32"/>
    </w:rPr>
  </w:style>
  <w:style w:type="paragraph" w:styleId="a6">
    <w:name w:val="List Paragraph"/>
    <w:basedOn w:val="a"/>
    <w:uiPriority w:val="34"/>
    <w:qFormat/>
    <w:rsid w:val="00516A25"/>
    <w:pPr>
      <w:ind w:firstLineChars="200" w:firstLine="420"/>
    </w:pPr>
  </w:style>
  <w:style w:type="character" w:customStyle="1" w:styleId="shorttext">
    <w:name w:val="short_text"/>
    <w:basedOn w:val="a0"/>
    <w:rsid w:val="00E443D1"/>
  </w:style>
  <w:style w:type="character" w:styleId="a7">
    <w:name w:val="Hyperlink"/>
    <w:basedOn w:val="a0"/>
    <w:uiPriority w:val="99"/>
    <w:unhideWhenUsed/>
    <w:rsid w:val="00A33510"/>
    <w:rPr>
      <w:color w:val="0000FF" w:themeColor="hyperlink"/>
      <w:u w:val="single"/>
    </w:rPr>
  </w:style>
  <w:style w:type="paragraph" w:styleId="a8">
    <w:name w:val="Balloon Text"/>
    <w:basedOn w:val="a"/>
    <w:link w:val="Char2"/>
    <w:uiPriority w:val="99"/>
    <w:semiHidden/>
    <w:unhideWhenUsed/>
    <w:rsid w:val="00553A6C"/>
    <w:rPr>
      <w:sz w:val="18"/>
      <w:szCs w:val="18"/>
    </w:rPr>
  </w:style>
  <w:style w:type="character" w:customStyle="1" w:styleId="Char2">
    <w:name w:val="批注框文本 Char"/>
    <w:basedOn w:val="a0"/>
    <w:link w:val="a8"/>
    <w:uiPriority w:val="99"/>
    <w:semiHidden/>
    <w:rsid w:val="00553A6C"/>
    <w:rPr>
      <w:sz w:val="18"/>
      <w:szCs w:val="18"/>
    </w:rPr>
  </w:style>
  <w:style w:type="paragraph" w:customStyle="1" w:styleId="Articletitle">
    <w:name w:val="Article title"/>
    <w:rsid w:val="008E2B1F"/>
    <w:pPr>
      <w:spacing w:before="92" w:line="420" w:lineRule="exact"/>
    </w:pPr>
    <w:rPr>
      <w:rFonts w:ascii="Helvetica" w:hAnsi="Helvetica" w:cs="Times New Roman"/>
      <w:b/>
      <w:kern w:val="0"/>
      <w:sz w:val="32"/>
      <w:szCs w:val="20"/>
      <w:lang w:eastAsia="en-US"/>
    </w:rPr>
  </w:style>
  <w:style w:type="paragraph" w:customStyle="1" w:styleId="Authorname">
    <w:name w:val="Author name"/>
    <w:rsid w:val="008E2B1F"/>
    <w:pPr>
      <w:spacing w:before="70" w:line="300" w:lineRule="exact"/>
    </w:pPr>
    <w:rPr>
      <w:rFonts w:ascii="Helvetica-Light" w:hAnsi="Helvetica-Light" w:cs="Times New Roman"/>
      <w:iCs/>
      <w:kern w:val="0"/>
      <w:sz w:val="26"/>
      <w:szCs w:val="20"/>
      <w:lang w:eastAsia="en-US"/>
    </w:rPr>
  </w:style>
  <w:style w:type="paragraph" w:customStyle="1" w:styleId="Affilation">
    <w:name w:val="Affilation"/>
    <w:basedOn w:val="Authorname"/>
    <w:rsid w:val="008E2B1F"/>
    <w:pPr>
      <w:spacing w:before="40" w:after="52" w:line="240" w:lineRule="exact"/>
    </w:pPr>
    <w:rPr>
      <w:sz w:val="20"/>
    </w:rPr>
  </w:style>
  <w:style w:type="paragraph" w:customStyle="1" w:styleId="ArticleType">
    <w:name w:val="Article Type"/>
    <w:rsid w:val="008E2B1F"/>
    <w:pPr>
      <w:spacing w:before="160"/>
    </w:pPr>
    <w:rPr>
      <w:rFonts w:ascii="Helvetica" w:hAnsi="Helvetica" w:cs="Times New Roman"/>
      <w:i/>
      <w:kern w:val="0"/>
      <w:sz w:val="24"/>
      <w:szCs w:val="20"/>
      <w:lang w:eastAsia="en-US"/>
    </w:rPr>
  </w:style>
  <w:style w:type="character" w:styleId="a9">
    <w:name w:val="FollowedHyperlink"/>
    <w:basedOn w:val="a0"/>
    <w:uiPriority w:val="99"/>
    <w:semiHidden/>
    <w:unhideWhenUsed/>
    <w:rsid w:val="00B55F0E"/>
    <w:rPr>
      <w:color w:val="800080"/>
      <w:u w:val="single"/>
    </w:rPr>
  </w:style>
  <w:style w:type="paragraph" w:customStyle="1" w:styleId="xl63">
    <w:name w:val="xl63"/>
    <w:basedOn w:val="a"/>
    <w:rsid w:val="00B55F0E"/>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宋体"/>
      <w:kern w:val="0"/>
    </w:rPr>
  </w:style>
  <w:style w:type="paragraph" w:customStyle="1" w:styleId="xl64">
    <w:name w:val="xl64"/>
    <w:basedOn w:val="a"/>
    <w:rsid w:val="00B55F0E"/>
    <w:pPr>
      <w:widowControl/>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left"/>
    </w:pPr>
    <w:rPr>
      <w:rFonts w:eastAsia="宋体"/>
      <w:b/>
      <w:bCs/>
      <w:kern w:val="0"/>
    </w:rPr>
  </w:style>
  <w:style w:type="paragraph" w:customStyle="1" w:styleId="xl65">
    <w:name w:val="xl65"/>
    <w:basedOn w:val="a"/>
    <w:rsid w:val="00F67886"/>
    <w:pPr>
      <w:widowControl/>
      <w:spacing w:before="100" w:beforeAutospacing="1" w:after="100" w:afterAutospacing="1"/>
      <w:jc w:val="left"/>
    </w:pPr>
    <w:rPr>
      <w:rFonts w:ascii="宋体" w:eastAsia="宋体" w:hAnsi="宋体" w:cs="宋体"/>
      <w:color w:val="0000FF"/>
      <w:kern w:val="0"/>
    </w:rPr>
  </w:style>
  <w:style w:type="paragraph" w:customStyle="1" w:styleId="xl66">
    <w:name w:val="xl66"/>
    <w:basedOn w:val="a"/>
    <w:rsid w:val="00F67886"/>
    <w:pPr>
      <w:widowControl/>
      <w:spacing w:before="100" w:beforeAutospacing="1" w:after="100" w:afterAutospacing="1"/>
      <w:jc w:val="left"/>
    </w:pPr>
    <w:rPr>
      <w:rFonts w:eastAsia="宋体"/>
      <w:color w:val="0000FF"/>
      <w:kern w:val="0"/>
    </w:rPr>
  </w:style>
  <w:style w:type="paragraph" w:customStyle="1" w:styleId="xl67">
    <w:name w:val="xl67"/>
    <w:basedOn w:val="a"/>
    <w:rsid w:val="00F67886"/>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宋体"/>
      <w:kern w:val="0"/>
    </w:rPr>
  </w:style>
  <w:style w:type="paragraph" w:customStyle="1" w:styleId="xl68">
    <w:name w:val="xl68"/>
    <w:basedOn w:val="a"/>
    <w:rsid w:val="00F67886"/>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宋体" w:eastAsia="宋体" w:hAnsi="宋体" w:cs="宋体"/>
      <w:kern w:val="0"/>
    </w:rPr>
  </w:style>
  <w:style w:type="paragraph" w:customStyle="1" w:styleId="xl69">
    <w:name w:val="xl69"/>
    <w:basedOn w:val="a"/>
    <w:rsid w:val="00C247A7"/>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宋体"/>
      <w:color w:val="0000FF"/>
      <w:kern w:val="0"/>
    </w:rPr>
  </w:style>
  <w:style w:type="paragraph" w:customStyle="1" w:styleId="xl70">
    <w:name w:val="xl70"/>
    <w:basedOn w:val="a"/>
    <w:rsid w:val="000404CC"/>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宋体"/>
      <w:color w:val="0000FF"/>
      <w:kern w:val="0"/>
    </w:rPr>
  </w:style>
  <w:style w:type="paragraph" w:customStyle="1" w:styleId="xl71">
    <w:name w:val="xl71"/>
    <w:basedOn w:val="a"/>
    <w:rsid w:val="000404CC"/>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eastAsia="宋体"/>
      <w:kern w:val="0"/>
    </w:rPr>
  </w:style>
  <w:style w:type="paragraph" w:customStyle="1" w:styleId="font5">
    <w:name w:val="font5"/>
    <w:basedOn w:val="a"/>
    <w:rsid w:val="005C04AB"/>
    <w:pPr>
      <w:widowControl/>
      <w:spacing w:before="100" w:beforeAutospacing="1" w:after="100" w:afterAutospacing="1"/>
      <w:jc w:val="left"/>
    </w:pPr>
    <w:rPr>
      <w:rFonts w:ascii="宋体" w:eastAsia="宋体" w:hAnsi="宋体" w:cs="宋体"/>
      <w:kern w:val="0"/>
      <w:sz w:val="18"/>
      <w:szCs w:val="18"/>
    </w:rPr>
  </w:style>
  <w:style w:type="paragraph" w:customStyle="1" w:styleId="xl72">
    <w:name w:val="xl72"/>
    <w:basedOn w:val="a"/>
    <w:rsid w:val="009E5E5F"/>
    <w:pPr>
      <w:widowControl/>
      <w:pBdr>
        <w:left w:val="single" w:sz="4" w:space="0" w:color="auto"/>
        <w:bottom w:val="single" w:sz="4" w:space="0" w:color="auto"/>
        <w:right w:val="single" w:sz="4" w:space="0" w:color="auto"/>
      </w:pBdr>
      <w:shd w:val="clear" w:color="000000" w:fill="D8D8D8"/>
      <w:spacing w:before="100" w:beforeAutospacing="1" w:after="100" w:afterAutospacing="1"/>
      <w:jc w:val="left"/>
    </w:pPr>
    <w:rPr>
      <w:rFonts w:eastAsia="宋体"/>
      <w:b/>
      <w:bCs/>
      <w:kern w:val="0"/>
    </w:rPr>
  </w:style>
  <w:style w:type="paragraph" w:customStyle="1" w:styleId="xl73">
    <w:name w:val="xl73"/>
    <w:basedOn w:val="a"/>
    <w:rsid w:val="009E5E5F"/>
    <w:pPr>
      <w:widowControl/>
      <w:pBdr>
        <w:left w:val="single" w:sz="4" w:space="0" w:color="auto"/>
        <w:bottom w:val="single" w:sz="4" w:space="0" w:color="auto"/>
      </w:pBdr>
      <w:shd w:val="clear" w:color="000000" w:fill="D8D8D8"/>
      <w:spacing w:before="100" w:beforeAutospacing="1" w:after="100" w:afterAutospacing="1"/>
      <w:jc w:val="left"/>
    </w:pPr>
    <w:rPr>
      <w:rFonts w:eastAsia="宋体"/>
      <w:b/>
      <w:bCs/>
      <w:kern w:val="0"/>
    </w:rPr>
  </w:style>
  <w:style w:type="paragraph" w:customStyle="1" w:styleId="Para">
    <w:name w:val="&lt;Para&gt;"/>
    <w:basedOn w:val="a"/>
    <w:rsid w:val="002E5EDF"/>
    <w:pPr>
      <w:widowControl/>
      <w:spacing w:line="200" w:lineRule="exact"/>
      <w:ind w:firstLine="170"/>
    </w:pPr>
    <w:rPr>
      <w:rFonts w:eastAsia="宋体"/>
      <w:kern w:val="0"/>
      <w:sz w:val="16"/>
      <w:szCs w:val="20"/>
      <w:lang w:eastAsia="en-US"/>
    </w:rPr>
  </w:style>
  <w:style w:type="paragraph" w:customStyle="1" w:styleId="Para0">
    <w:name w:val="Para"/>
    <w:rsid w:val="004B2F78"/>
    <w:pPr>
      <w:spacing w:line="220" w:lineRule="exact"/>
      <w:ind w:firstLine="170"/>
      <w:jc w:val="both"/>
    </w:pPr>
    <w:rPr>
      <w:rFonts w:ascii="Times New Roman" w:eastAsia="宋体" w:hAnsi="Times New Roman" w:cs="Times New Roman"/>
      <w:kern w:val="0"/>
      <w:sz w:val="18"/>
      <w:szCs w:val="20"/>
      <w:lang w:eastAsia="en-US"/>
    </w:rPr>
  </w:style>
  <w:style w:type="paragraph" w:customStyle="1" w:styleId="ParaNoInd">
    <w:name w:val="ParaNoInd"/>
    <w:basedOn w:val="Para0"/>
    <w:rsid w:val="004B2F78"/>
    <w:pPr>
      <w:ind w:firstLine="0"/>
    </w:pPr>
  </w:style>
  <w:style w:type="paragraph" w:customStyle="1" w:styleId="AckHead">
    <w:name w:val="Ack Head"/>
    <w:basedOn w:val="a"/>
    <w:rsid w:val="004B2F78"/>
    <w:pPr>
      <w:widowControl/>
      <w:spacing w:before="226" w:after="50" w:line="240" w:lineRule="exact"/>
      <w:jc w:val="left"/>
      <w:outlineLvl w:val="0"/>
    </w:pPr>
    <w:rPr>
      <w:rFonts w:ascii="Helvetica" w:eastAsia="宋体" w:hAnsi="Helvetica"/>
      <w:b/>
      <w:caps/>
      <w:kern w:val="0"/>
      <w:sz w:val="20"/>
      <w:szCs w:val="20"/>
      <w:lang w:eastAsia="en-US"/>
    </w:rPr>
  </w:style>
  <w:style w:type="paragraph" w:customStyle="1" w:styleId="AckText">
    <w:name w:val="Ack Text"/>
    <w:basedOn w:val="ParaNoInd"/>
    <w:rsid w:val="004B2F78"/>
  </w:style>
  <w:style w:type="paragraph" w:customStyle="1" w:styleId="RefHead">
    <w:name w:val="Ref Head"/>
    <w:basedOn w:val="a"/>
    <w:rsid w:val="004B2F78"/>
    <w:pPr>
      <w:widowControl/>
      <w:spacing w:before="226" w:after="50" w:line="240" w:lineRule="exact"/>
      <w:jc w:val="left"/>
      <w:outlineLvl w:val="0"/>
    </w:pPr>
    <w:rPr>
      <w:rFonts w:ascii="Helvetica" w:eastAsia="宋体" w:hAnsi="Helvetica"/>
      <w:b/>
      <w:caps/>
      <w:kern w:val="0"/>
      <w:sz w:val="20"/>
      <w:szCs w:val="20"/>
      <w:lang w:eastAsia="en-US"/>
    </w:rPr>
  </w:style>
  <w:style w:type="paragraph" w:customStyle="1" w:styleId="ParaNoInd0">
    <w:name w:val="&lt;ParaNoInd&gt;"/>
    <w:basedOn w:val="ParaNoInd"/>
    <w:rsid w:val="004B2F78"/>
    <w:pPr>
      <w:spacing w:line="200" w:lineRule="exact"/>
    </w:pPr>
    <w:rPr>
      <w:sz w:val="16"/>
    </w:rPr>
  </w:style>
  <w:style w:type="character" w:styleId="aa">
    <w:name w:val="annotation reference"/>
    <w:basedOn w:val="a0"/>
    <w:uiPriority w:val="99"/>
    <w:semiHidden/>
    <w:unhideWhenUsed/>
    <w:rsid w:val="00110A8D"/>
    <w:rPr>
      <w:sz w:val="21"/>
      <w:szCs w:val="21"/>
    </w:rPr>
  </w:style>
  <w:style w:type="paragraph" w:styleId="ab">
    <w:name w:val="annotation text"/>
    <w:basedOn w:val="a"/>
    <w:link w:val="Char3"/>
    <w:uiPriority w:val="99"/>
    <w:semiHidden/>
    <w:unhideWhenUsed/>
    <w:rsid w:val="00110A8D"/>
    <w:pPr>
      <w:jc w:val="left"/>
    </w:pPr>
  </w:style>
  <w:style w:type="character" w:customStyle="1" w:styleId="Char3">
    <w:name w:val="批注文字 Char"/>
    <w:basedOn w:val="a0"/>
    <w:link w:val="ab"/>
    <w:uiPriority w:val="99"/>
    <w:semiHidden/>
    <w:rsid w:val="00110A8D"/>
    <w:rPr>
      <w:rFonts w:ascii="Times New Roman" w:hAnsi="Times New Roman" w:cs="Times New Roman"/>
      <w:color w:val="FF0000"/>
      <w:sz w:val="24"/>
      <w:szCs w:val="24"/>
    </w:rPr>
  </w:style>
  <w:style w:type="paragraph" w:styleId="ac">
    <w:name w:val="annotation subject"/>
    <w:basedOn w:val="ab"/>
    <w:next w:val="ab"/>
    <w:link w:val="Char4"/>
    <w:uiPriority w:val="99"/>
    <w:semiHidden/>
    <w:unhideWhenUsed/>
    <w:rsid w:val="00110A8D"/>
    <w:rPr>
      <w:b/>
      <w:bCs/>
    </w:rPr>
  </w:style>
  <w:style w:type="character" w:customStyle="1" w:styleId="Char4">
    <w:name w:val="批注主题 Char"/>
    <w:basedOn w:val="Char3"/>
    <w:link w:val="ac"/>
    <w:uiPriority w:val="99"/>
    <w:semiHidden/>
    <w:rsid w:val="00110A8D"/>
    <w:rPr>
      <w:b/>
      <w:bCs/>
    </w:rPr>
  </w:style>
</w:styles>
</file>

<file path=word/webSettings.xml><?xml version="1.0" encoding="utf-8"?>
<w:webSettings xmlns:r="http://schemas.openxmlformats.org/officeDocument/2006/relationships" xmlns:w="http://schemas.openxmlformats.org/wordprocessingml/2006/main">
  <w:divs>
    <w:div w:id="69691905">
      <w:bodyDiv w:val="1"/>
      <w:marLeft w:val="0"/>
      <w:marRight w:val="0"/>
      <w:marTop w:val="0"/>
      <w:marBottom w:val="0"/>
      <w:divBdr>
        <w:top w:val="none" w:sz="0" w:space="0" w:color="auto"/>
        <w:left w:val="none" w:sz="0" w:space="0" w:color="auto"/>
        <w:bottom w:val="none" w:sz="0" w:space="0" w:color="auto"/>
        <w:right w:val="none" w:sz="0" w:space="0" w:color="auto"/>
      </w:divBdr>
    </w:div>
    <w:div w:id="170607544">
      <w:bodyDiv w:val="1"/>
      <w:marLeft w:val="0"/>
      <w:marRight w:val="0"/>
      <w:marTop w:val="0"/>
      <w:marBottom w:val="0"/>
      <w:divBdr>
        <w:top w:val="none" w:sz="0" w:space="0" w:color="auto"/>
        <w:left w:val="none" w:sz="0" w:space="0" w:color="auto"/>
        <w:bottom w:val="none" w:sz="0" w:space="0" w:color="auto"/>
        <w:right w:val="none" w:sz="0" w:space="0" w:color="auto"/>
      </w:divBdr>
    </w:div>
    <w:div w:id="620109877">
      <w:bodyDiv w:val="1"/>
      <w:marLeft w:val="0"/>
      <w:marRight w:val="0"/>
      <w:marTop w:val="0"/>
      <w:marBottom w:val="0"/>
      <w:divBdr>
        <w:top w:val="none" w:sz="0" w:space="0" w:color="auto"/>
        <w:left w:val="none" w:sz="0" w:space="0" w:color="auto"/>
        <w:bottom w:val="none" w:sz="0" w:space="0" w:color="auto"/>
        <w:right w:val="none" w:sz="0" w:space="0" w:color="auto"/>
      </w:divBdr>
    </w:div>
    <w:div w:id="642928528">
      <w:bodyDiv w:val="1"/>
      <w:marLeft w:val="0"/>
      <w:marRight w:val="0"/>
      <w:marTop w:val="0"/>
      <w:marBottom w:val="0"/>
      <w:divBdr>
        <w:top w:val="none" w:sz="0" w:space="0" w:color="auto"/>
        <w:left w:val="none" w:sz="0" w:space="0" w:color="auto"/>
        <w:bottom w:val="none" w:sz="0" w:space="0" w:color="auto"/>
        <w:right w:val="none" w:sz="0" w:space="0" w:color="auto"/>
      </w:divBdr>
    </w:div>
    <w:div w:id="841748313">
      <w:bodyDiv w:val="1"/>
      <w:marLeft w:val="0"/>
      <w:marRight w:val="0"/>
      <w:marTop w:val="0"/>
      <w:marBottom w:val="0"/>
      <w:divBdr>
        <w:top w:val="none" w:sz="0" w:space="0" w:color="auto"/>
        <w:left w:val="none" w:sz="0" w:space="0" w:color="auto"/>
        <w:bottom w:val="none" w:sz="0" w:space="0" w:color="auto"/>
        <w:right w:val="none" w:sz="0" w:space="0" w:color="auto"/>
      </w:divBdr>
    </w:div>
    <w:div w:id="1051461658">
      <w:bodyDiv w:val="1"/>
      <w:marLeft w:val="0"/>
      <w:marRight w:val="0"/>
      <w:marTop w:val="0"/>
      <w:marBottom w:val="0"/>
      <w:divBdr>
        <w:top w:val="none" w:sz="0" w:space="0" w:color="auto"/>
        <w:left w:val="none" w:sz="0" w:space="0" w:color="auto"/>
        <w:bottom w:val="none" w:sz="0" w:space="0" w:color="auto"/>
        <w:right w:val="none" w:sz="0" w:space="0" w:color="auto"/>
      </w:divBdr>
    </w:div>
    <w:div w:id="1143887489">
      <w:bodyDiv w:val="1"/>
      <w:marLeft w:val="0"/>
      <w:marRight w:val="0"/>
      <w:marTop w:val="0"/>
      <w:marBottom w:val="0"/>
      <w:divBdr>
        <w:top w:val="none" w:sz="0" w:space="0" w:color="auto"/>
        <w:left w:val="none" w:sz="0" w:space="0" w:color="auto"/>
        <w:bottom w:val="none" w:sz="0" w:space="0" w:color="auto"/>
        <w:right w:val="none" w:sz="0" w:space="0" w:color="auto"/>
      </w:divBdr>
    </w:div>
    <w:div w:id="1499734975">
      <w:bodyDiv w:val="1"/>
      <w:marLeft w:val="0"/>
      <w:marRight w:val="0"/>
      <w:marTop w:val="0"/>
      <w:marBottom w:val="0"/>
      <w:divBdr>
        <w:top w:val="none" w:sz="0" w:space="0" w:color="auto"/>
        <w:left w:val="none" w:sz="0" w:space="0" w:color="auto"/>
        <w:bottom w:val="none" w:sz="0" w:space="0" w:color="auto"/>
        <w:right w:val="none" w:sz="0" w:space="0" w:color="auto"/>
      </w:divBdr>
    </w:div>
    <w:div w:id="1505128307">
      <w:bodyDiv w:val="1"/>
      <w:marLeft w:val="0"/>
      <w:marRight w:val="0"/>
      <w:marTop w:val="0"/>
      <w:marBottom w:val="0"/>
      <w:divBdr>
        <w:top w:val="none" w:sz="0" w:space="0" w:color="auto"/>
        <w:left w:val="none" w:sz="0" w:space="0" w:color="auto"/>
        <w:bottom w:val="none" w:sz="0" w:space="0" w:color="auto"/>
        <w:right w:val="none" w:sz="0" w:space="0" w:color="auto"/>
      </w:divBdr>
    </w:div>
    <w:div w:id="1538010293">
      <w:bodyDiv w:val="1"/>
      <w:marLeft w:val="0"/>
      <w:marRight w:val="0"/>
      <w:marTop w:val="0"/>
      <w:marBottom w:val="0"/>
      <w:divBdr>
        <w:top w:val="none" w:sz="0" w:space="0" w:color="auto"/>
        <w:left w:val="none" w:sz="0" w:space="0" w:color="auto"/>
        <w:bottom w:val="none" w:sz="0" w:space="0" w:color="auto"/>
        <w:right w:val="none" w:sz="0" w:space="0" w:color="auto"/>
      </w:divBdr>
    </w:div>
    <w:div w:id="1600481766">
      <w:bodyDiv w:val="1"/>
      <w:marLeft w:val="0"/>
      <w:marRight w:val="0"/>
      <w:marTop w:val="0"/>
      <w:marBottom w:val="0"/>
      <w:divBdr>
        <w:top w:val="none" w:sz="0" w:space="0" w:color="auto"/>
        <w:left w:val="none" w:sz="0" w:space="0" w:color="auto"/>
        <w:bottom w:val="none" w:sz="0" w:space="0" w:color="auto"/>
        <w:right w:val="none" w:sz="0" w:space="0" w:color="auto"/>
      </w:divBdr>
    </w:div>
    <w:div w:id="1785493603">
      <w:bodyDiv w:val="1"/>
      <w:marLeft w:val="0"/>
      <w:marRight w:val="0"/>
      <w:marTop w:val="0"/>
      <w:marBottom w:val="0"/>
      <w:divBdr>
        <w:top w:val="none" w:sz="0" w:space="0" w:color="auto"/>
        <w:left w:val="none" w:sz="0" w:space="0" w:color="auto"/>
        <w:bottom w:val="none" w:sz="0" w:space="0" w:color="auto"/>
        <w:right w:val="none" w:sz="0" w:space="0" w:color="auto"/>
      </w:divBdr>
    </w:div>
    <w:div w:id="1804689145">
      <w:bodyDiv w:val="1"/>
      <w:marLeft w:val="0"/>
      <w:marRight w:val="0"/>
      <w:marTop w:val="0"/>
      <w:marBottom w:val="0"/>
      <w:divBdr>
        <w:top w:val="none" w:sz="0" w:space="0" w:color="auto"/>
        <w:left w:val="none" w:sz="0" w:space="0" w:color="auto"/>
        <w:bottom w:val="none" w:sz="0" w:space="0" w:color="auto"/>
        <w:right w:val="none" w:sz="0" w:space="0" w:color="auto"/>
      </w:divBdr>
    </w:div>
    <w:div w:id="1826430090">
      <w:bodyDiv w:val="1"/>
      <w:marLeft w:val="0"/>
      <w:marRight w:val="0"/>
      <w:marTop w:val="0"/>
      <w:marBottom w:val="0"/>
      <w:divBdr>
        <w:top w:val="none" w:sz="0" w:space="0" w:color="auto"/>
        <w:left w:val="none" w:sz="0" w:space="0" w:color="auto"/>
        <w:bottom w:val="none" w:sz="0" w:space="0" w:color="auto"/>
        <w:right w:val="none" w:sz="0" w:space="0" w:color="auto"/>
      </w:divBdr>
    </w:div>
    <w:div w:id="2029091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fzhou@jlu.edu.c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FengfengZhou@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informaticslab.org/supp/" TargetMode="External"/><Relationship Id="rId5" Type="http://schemas.openxmlformats.org/officeDocument/2006/relationships/footnotes" Target="footnote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www.healthinformaticslab.org/ffzho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12</Pages>
  <Words>6027</Words>
  <Characters>34357</Characters>
  <Application>Microsoft Office Word</Application>
  <DocSecurity>0</DocSecurity>
  <Lines>286</Lines>
  <Paragraphs>80</Paragraphs>
  <ScaleCrop>false</ScaleCrop>
  <Company>SIAT, CAS</Company>
  <LinksUpToDate>false</LinksUpToDate>
  <CharactersWithSpaces>40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cho v1</dc:title>
  <dc:creator>Fengfeng Zhou</dc:creator>
  <cp:keywords>Email:FengfengZhou@gmail.com</cp:keywords>
  <cp:lastModifiedBy>admin</cp:lastModifiedBy>
  <cp:revision>716</cp:revision>
  <cp:lastPrinted>2014-06-01T08:23:00Z</cp:lastPrinted>
  <dcterms:created xsi:type="dcterms:W3CDTF">2014-06-05T08:15:00Z</dcterms:created>
  <dcterms:modified xsi:type="dcterms:W3CDTF">2017-03-14T07:54:00Z</dcterms:modified>
</cp:coreProperties>
</file>